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body>
    <w:p w14:paraId="65E6822E" w14:textId="1D7A0CF6" w:rsidR="00740A0A" w:rsidRDefault="00740A0A" w:rsidP="00740A0A">
      <w:pPr>
        <w:spacing w:line="480" w:lineRule="auto"/>
        <w:jc w:val="center"/>
        <w:rPr>
          <w:lang w:val="en-US"/>
        </w:rPr>
      </w:pPr>
      <w:r w:rsidRPr="00740A0A">
        <w:rPr>
          <w:b/>
          <w:bCs/>
        </w:rPr>
        <w:t xml:space="preserve">Training alpha to treat pain: </w:t>
      </w:r>
      <w:r w:rsidR="00271D04" w:rsidRPr="00271D04">
        <w:rPr>
          <w:b/>
          <w:bCs/>
        </w:rPr>
        <w:t>dissociable pathways to analgesia</w:t>
      </w:r>
    </w:p>
    <w:p w14:paraId="571D1C4A" w14:textId="77777777" w:rsidR="00740A0A" w:rsidRDefault="00740A0A" w:rsidP="00740A0A">
      <w:pPr>
        <w:spacing w:line="480" w:lineRule="auto"/>
        <w:jc w:val="center"/>
        <w:rPr>
          <w:vertAlign w:val="superscript"/>
          <w:lang w:val="en-US"/>
        </w:rPr>
      </w:pPr>
      <w:r>
        <w:rPr>
          <w:lang w:val="en-US"/>
        </w:rPr>
        <w:t>Giulia Liberati</w:t>
      </w:r>
      <w:r>
        <w:rPr>
          <w:vertAlign w:val="superscript"/>
          <w:lang w:val="en-US"/>
        </w:rPr>
        <w:t>1,2</w:t>
      </w:r>
    </w:p>
    <w:p w14:paraId="12D32D36" w14:textId="77777777" w:rsidR="00740A0A" w:rsidRDefault="00740A0A" w:rsidP="00740A0A">
      <w:pPr>
        <w:spacing w:line="480" w:lineRule="auto"/>
        <w:jc w:val="center"/>
        <w:rPr>
          <w:vertAlign w:val="superscript"/>
          <w:lang w:val="en-US"/>
        </w:rPr>
      </w:pPr>
    </w:p>
    <w:p w14:paraId="4A7A1A6D" w14:textId="77777777" w:rsidR="00740A0A" w:rsidRDefault="00740A0A" w:rsidP="00740A0A">
      <w:pPr>
        <w:spacing w:line="480" w:lineRule="auto"/>
        <w:jc w:val="center"/>
        <w:rPr>
          <w:lang w:val="en-US"/>
        </w:rPr>
      </w:pPr>
      <w:r>
        <w:rPr>
          <w:vertAlign w:val="superscript"/>
          <w:lang w:val="en-US"/>
        </w:rPr>
        <w:t>1</w:t>
      </w:r>
      <w:r>
        <w:rPr>
          <w:lang w:val="en-US"/>
        </w:rPr>
        <w:t>Institute of Neuroscience (</w:t>
      </w:r>
      <w:proofErr w:type="spellStart"/>
      <w:r>
        <w:rPr>
          <w:lang w:val="en-US"/>
        </w:rPr>
        <w:t>IoNS</w:t>
      </w:r>
      <w:proofErr w:type="spellEnd"/>
      <w:r>
        <w:rPr>
          <w:lang w:val="en-US"/>
        </w:rPr>
        <w:t>), Université catholique de Louvain, Brussels, Belgium</w:t>
      </w:r>
    </w:p>
    <w:p w14:paraId="4954AF13" w14:textId="77777777" w:rsidR="00740A0A" w:rsidRDefault="00740A0A" w:rsidP="00740A0A">
      <w:pPr>
        <w:spacing w:line="480" w:lineRule="auto"/>
        <w:jc w:val="center"/>
        <w:rPr>
          <w:lang w:val="en-US"/>
        </w:rPr>
      </w:pPr>
      <w:r>
        <w:rPr>
          <w:vertAlign w:val="superscript"/>
        </w:rPr>
        <w:t>2</w:t>
      </w:r>
      <w:r w:rsidRPr="0047417E">
        <w:t>Psychological Sciences Research Institute</w:t>
      </w:r>
      <w:r>
        <w:t xml:space="preserve">, </w:t>
      </w:r>
      <w:r>
        <w:rPr>
          <w:lang w:val="en-US"/>
        </w:rPr>
        <w:t xml:space="preserve">Université catholique de Louvain, Louvain-la-Neuve, Belgium </w:t>
      </w:r>
    </w:p>
    <w:p w14:paraId="50CD3FD2" w14:textId="77777777" w:rsidR="00740A0A" w:rsidRDefault="00740A0A" w:rsidP="00740A0A">
      <w:pPr>
        <w:spacing w:line="480" w:lineRule="auto"/>
        <w:jc w:val="center"/>
        <w:rPr>
          <w:lang w:val="en-US"/>
        </w:rPr>
      </w:pPr>
    </w:p>
    <w:p w14:paraId="6D1645E9" w14:textId="77777777" w:rsidR="00740A0A" w:rsidRDefault="00740A0A" w:rsidP="00740A0A">
      <w:pPr>
        <w:spacing w:line="480" w:lineRule="auto"/>
        <w:jc w:val="center"/>
        <w:rPr>
          <w:lang w:val="en-US"/>
        </w:rPr>
      </w:pPr>
      <w:r>
        <w:rPr>
          <w:lang w:val="en-US"/>
        </w:rPr>
        <w:t>correspondence to:</w:t>
      </w:r>
    </w:p>
    <w:p w14:paraId="0A84E7B2" w14:textId="77777777" w:rsidR="00740A0A" w:rsidRDefault="00740A0A" w:rsidP="00740A0A">
      <w:pPr>
        <w:spacing w:line="480" w:lineRule="auto"/>
        <w:jc w:val="center"/>
        <w:rPr>
          <w:lang w:val="en-US"/>
        </w:rPr>
      </w:pPr>
      <w:hyperlink r:id="rId6" w:history="1">
        <w:r w:rsidRPr="00277EF3">
          <w:rPr>
            <w:rStyle w:val="Hyperlink"/>
            <w:lang w:val="en-US"/>
          </w:rPr>
          <w:t>giulia.liberati@uclouvain.be</w:t>
        </w:r>
      </w:hyperlink>
    </w:p>
    <w:p w14:paraId="27B94872" w14:textId="77777777" w:rsidR="00740A0A" w:rsidRDefault="00740A0A" w:rsidP="00740A0A">
      <w:pPr>
        <w:spacing w:line="480" w:lineRule="auto"/>
        <w:jc w:val="center"/>
        <w:rPr>
          <w:lang w:val="en-US"/>
        </w:rPr>
      </w:pPr>
      <w:r>
        <w:rPr>
          <w:lang w:val="en-US"/>
        </w:rPr>
        <w:t>+32 494854067</w:t>
      </w:r>
    </w:p>
    <w:p w14:paraId="0A1CFA69" w14:textId="77777777" w:rsidR="00740A0A" w:rsidRDefault="00740A0A" w:rsidP="00740A0A">
      <w:pPr>
        <w:spacing w:line="480" w:lineRule="auto"/>
        <w:jc w:val="center"/>
        <w:rPr>
          <w:lang w:val="en-US"/>
        </w:rPr>
      </w:pPr>
      <w:hyperlink r:id="rId7" w:history="1">
        <w:r w:rsidRPr="00277EF3">
          <w:rPr>
            <w:rStyle w:val="Hyperlink"/>
            <w:lang w:val="en-US"/>
          </w:rPr>
          <w:t>https://www.nocions.org/PI/giulia-liberati</w:t>
        </w:r>
      </w:hyperlink>
    </w:p>
    <w:p w14:paraId="14BF3C14" w14:textId="77777777" w:rsidR="00740A0A" w:rsidRDefault="00740A0A" w:rsidP="00740A0A">
      <w:pPr>
        <w:spacing w:line="480" w:lineRule="auto"/>
        <w:jc w:val="center"/>
        <w:rPr>
          <w:lang w:val="en-US"/>
        </w:rPr>
      </w:pPr>
    </w:p>
    <w:p w14:paraId="07708C02" w14:textId="77777777" w:rsidR="00740A0A" w:rsidRDefault="00740A0A" w:rsidP="00740A0A">
      <w:pPr>
        <w:spacing w:line="480" w:lineRule="auto"/>
        <w:rPr>
          <w:lang w:val="en-US"/>
        </w:rPr>
      </w:pPr>
    </w:p>
    <w:p w14:paraId="03B7D9CF" w14:textId="77777777" w:rsidR="00740A0A" w:rsidRDefault="00740A0A" w:rsidP="00740A0A">
      <w:pPr>
        <w:spacing w:line="480" w:lineRule="auto"/>
        <w:rPr>
          <w:lang w:val="en-US"/>
        </w:rPr>
      </w:pPr>
    </w:p>
    <w:p w14:paraId="3F2B8CB4" w14:textId="22F56F0C" w:rsidR="00740A0A" w:rsidRDefault="00740A0A" w:rsidP="00740A0A">
      <w:pPr>
        <w:spacing w:line="480" w:lineRule="auto"/>
        <w:rPr>
          <w:lang w:val="en-US"/>
        </w:rPr>
      </w:pPr>
      <w:r>
        <w:rPr>
          <w:lang w:val="en-US"/>
        </w:rPr>
        <w:t xml:space="preserve">Number of text pages of the entire manuscript: </w:t>
      </w:r>
      <w:r w:rsidR="00411C8A">
        <w:rPr>
          <w:lang w:val="en-US"/>
        </w:rPr>
        <w:t>4</w:t>
      </w:r>
    </w:p>
    <w:p w14:paraId="04C19934" w14:textId="77777777" w:rsidR="00740A0A" w:rsidRDefault="00740A0A" w:rsidP="00740A0A">
      <w:pPr>
        <w:spacing w:line="480" w:lineRule="auto"/>
        <w:rPr>
          <w:lang w:val="en-US"/>
        </w:rPr>
      </w:pPr>
      <w:r>
        <w:rPr>
          <w:lang w:val="en-US"/>
        </w:rPr>
        <w:t>Number of figures: 0</w:t>
      </w:r>
    </w:p>
    <w:p w14:paraId="121F2221" w14:textId="77777777" w:rsidR="00740A0A" w:rsidRDefault="00740A0A" w:rsidP="00740A0A">
      <w:pPr>
        <w:spacing w:line="480" w:lineRule="auto"/>
        <w:rPr>
          <w:lang w:val="en-US"/>
        </w:rPr>
      </w:pPr>
      <w:r>
        <w:rPr>
          <w:lang w:val="en-US"/>
        </w:rPr>
        <w:t>Number of tables: 0</w:t>
      </w:r>
    </w:p>
    <w:p w14:paraId="4E28CC18" w14:textId="0B44A1F7" w:rsidR="00742995" w:rsidRDefault="00742995">
      <w:pPr>
        <w:spacing w:after="160" w:line="278" w:lineRule="auto"/>
      </w:pPr>
      <w:r>
        <w:br w:type="page"/>
      </w:r>
    </w:p>
    <w:p w14:paraId="7B5C14FF" w14:textId="2E481DDA" w:rsidR="00E97B94" w:rsidRDefault="005370C4" w:rsidP="00742995">
      <w:pPr>
        <w:spacing w:line="480" w:lineRule="auto"/>
        <w:jc w:val="both"/>
      </w:pPr>
      <w:r>
        <w:lastRenderedPageBreak/>
        <w:t xml:space="preserve">Can individuals learn to </w:t>
      </w:r>
      <w:r w:rsidR="007C4307">
        <w:t xml:space="preserve">change their </w:t>
      </w:r>
      <w:r>
        <w:t>pain</w:t>
      </w:r>
      <w:r w:rsidR="005E6057">
        <w:t xml:space="preserve"> experience</w:t>
      </w:r>
      <w:r>
        <w:t xml:space="preserve"> by modulating their own brain rhythms? In this issue of </w:t>
      </w:r>
      <w:r w:rsidR="00186559">
        <w:t>PAIN</w:t>
      </w:r>
      <w:r w:rsidR="00892AAE">
        <w:t xml:space="preserve"> [</w:t>
      </w:r>
      <w:r w:rsidR="008C5B89">
        <w:t>25</w:t>
      </w:r>
      <w:r w:rsidR="00892AAE">
        <w:t>]</w:t>
      </w:r>
      <w:r>
        <w:t xml:space="preserve">, Zheng and colleagues </w:t>
      </w:r>
      <w:r w:rsidR="009C059B">
        <w:t>suggest</w:t>
      </w:r>
      <w:r>
        <w:t xml:space="preserve"> that this is possible</w:t>
      </w:r>
      <w:r w:rsidR="007C4307">
        <w:t xml:space="preserve">, </w:t>
      </w:r>
      <w:r w:rsidR="001D02F6">
        <w:t>particularly</w:t>
      </w:r>
      <w:r w:rsidR="007C4307">
        <w:t xml:space="preserve"> for the affective dimension of pain. </w:t>
      </w:r>
      <w:r w:rsidR="00883A11">
        <w:t xml:space="preserve">As pharmacological pain treatments remain widely </w:t>
      </w:r>
      <w:r w:rsidR="00045431">
        <w:t xml:space="preserve">used despite modest relief and adverse effects </w:t>
      </w:r>
      <w:r w:rsidR="00045431">
        <w:fldChar w:fldCharType="begin">
          <w:fldData xml:space="preserve">PEVuZE5vdGU+PENpdGU+PEF1dGhvcj5Tb2xpbWFuPC9BdXRob3I+PFllYXI+MjAyNTwvWWVhcj48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</w:fldData>
        </w:fldChar>
      </w:r>
      <w:r w:rsidR="00045431">
        <w:instrText xml:space="preserve"> ADDIN EN.CITE </w:instrText>
      </w:r>
      <w:r w:rsidR="00045431">
        <w:fldChar w:fldCharType="begin">
          <w:fldData xml:space="preserve">PEVuZE5vdGU+PENpdGU+PEF1dGhvcj5Tb2xpbWFuPC9BdXRob3I+PFllYXI+MjAyNTwvWWVhcj48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</w:fldData>
        </w:fldChar>
      </w:r>
      <w:r w:rsidR="00045431">
        <w:instrText xml:space="preserve"> ADDIN EN.CITE.DATA </w:instrText>
      </w:r>
      <w:r w:rsidR="00045431">
        <w:fldChar w:fldCharType="end"/>
      </w:r>
      <w:r w:rsidR="00045431">
        <w:fldChar w:fldCharType="separate"/>
      </w:r>
      <w:r w:rsidR="00045431">
        <w:rPr>
          <w:noProof/>
        </w:rPr>
        <w:t>[23]</w:t>
      </w:r>
      <w:r w:rsidR="00045431">
        <w:fldChar w:fldCharType="end"/>
      </w:r>
      <w:r w:rsidR="00045431">
        <w:t xml:space="preserve">, </w:t>
      </w:r>
      <w:r w:rsidR="00C30DF6">
        <w:t xml:space="preserve">the interest in non-pharmacological strategies is increasing, </w:t>
      </w:r>
      <w:r w:rsidR="009A358F" w:rsidRPr="009B38CA">
        <w:t xml:space="preserve">with neuromodulation targeting neural oscillations emerging as a </w:t>
      </w:r>
      <w:r w:rsidR="00C319F6">
        <w:t>compelling</w:t>
      </w:r>
      <w:r w:rsidR="009A358F" w:rsidRPr="009B38CA">
        <w:t xml:space="preserve"> avenue</w:t>
      </w:r>
      <w:r w:rsidR="006B59F7">
        <w:t xml:space="preserve"> </w:t>
      </w:r>
      <w:r w:rsidR="003C2DAF">
        <w:fldChar w:fldCharType="begin">
          <w:fldData xml:space="preserve">PEVuZE5vdGU+PENpdGU+PEF1dGhvcj5KYXlhdGhpbGFrZTwvQXV0aG9yPjxZZWFyPjIwMjU8L1ll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</w:fldData>
        </w:fldChar>
      </w:r>
      <w:r w:rsidR="000A4E5E">
        <w:instrText xml:space="preserve"> ADDIN EN.CITE </w:instrText>
      </w:r>
      <w:r w:rsidR="000A4E5E">
        <w:fldChar w:fldCharType="begin">
          <w:fldData xml:space="preserve">PEVuZE5vdGU+PENpdGU+PEF1dGhvcj5KYXlhdGhpbGFrZTwvQXV0aG9yPjxZZWFyPjIwMjU8L1ll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</w:fldData>
        </w:fldChar>
      </w:r>
      <w:r w:rsidR="000A4E5E">
        <w:instrText xml:space="preserve"> ADDIN EN.CITE.DATA </w:instrText>
      </w:r>
      <w:r w:rsidR="000A4E5E">
        <w:fldChar w:fldCharType="end"/>
      </w:r>
      <w:r w:rsidR="003C2DAF">
        <w:fldChar w:fldCharType="separate"/>
      </w:r>
      <w:r w:rsidR="000A4E5E">
        <w:rPr>
          <w:noProof/>
        </w:rPr>
        <w:t>[11; 23]</w:t>
      </w:r>
      <w:r w:rsidR="003C2DAF">
        <w:fldChar w:fldCharType="end"/>
      </w:r>
      <w:r w:rsidR="009A358F" w:rsidRPr="009B38CA">
        <w:t>.</w:t>
      </w:r>
      <w:r w:rsidR="003D28E4">
        <w:t xml:space="preserve"> This interest is grounded in the growing recognition that oscillatory activity shapes perception, cognition, and behavior</w:t>
      </w:r>
      <w:r w:rsidR="00BE3311">
        <w:t xml:space="preserve"> </w:t>
      </w:r>
      <w:r w:rsidR="005A4446">
        <w:fldChar w:fldCharType="begin">
          <w:fldData xml:space="preserve">PEVuZE5vdGU+PENpdGU+PEF1dGhvcj5TY2huaXR6bGVyPC9BdXRob3I+PFllYXI+MjAwNTwvWWVh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</w:fldData>
        </w:fldChar>
      </w:r>
      <w:r w:rsidR="000A4E5E">
        <w:instrText xml:space="preserve"> ADDIN EN.CITE </w:instrText>
      </w:r>
      <w:r w:rsidR="000A4E5E">
        <w:fldChar w:fldCharType="begin">
          <w:fldData xml:space="preserve">PEVuZE5vdGU+PENpdGU+PEF1dGhvcj5TY2huaXR6bGVyPC9BdXRob3I+PFllYXI+MjAwNTwvWWVh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</w:fldData>
        </w:fldChar>
      </w:r>
      <w:r w:rsidR="000A4E5E">
        <w:instrText xml:space="preserve"> ADDIN EN.CITE.DATA </w:instrText>
      </w:r>
      <w:r w:rsidR="000A4E5E">
        <w:fldChar w:fldCharType="end"/>
      </w:r>
      <w:r w:rsidR="005A4446">
        <w:fldChar w:fldCharType="separate"/>
      </w:r>
      <w:r w:rsidR="000A4E5E">
        <w:rPr>
          <w:noProof/>
        </w:rPr>
        <w:t>[6; 20]</w:t>
      </w:r>
      <w:r w:rsidR="005A4446">
        <w:fldChar w:fldCharType="end"/>
      </w:r>
      <w:r w:rsidR="006E134C">
        <w:t>,</w:t>
      </w:r>
      <w:r w:rsidR="00047A12">
        <w:t xml:space="preserve"> contribut</w:t>
      </w:r>
      <w:r w:rsidR="00765230">
        <w:t>ing</w:t>
      </w:r>
      <w:r w:rsidR="00047A12">
        <w:t xml:space="preserve"> to the processing and experience of pain</w:t>
      </w:r>
      <w:r w:rsidR="003F0603">
        <w:t xml:space="preserve"> </w:t>
      </w:r>
      <w:r w:rsidR="00092536">
        <w:fldChar w:fldCharType="begin">
          <w:fldData xml:space="preserve">PEVuZE5vdGU+PENpdGU+PEF1dGhvcj5QbG9uZXI8L0F1dGhvcj48WWVhcj4yMDE3PC9ZZWFyPjxS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</w:fldData>
        </w:fldChar>
      </w:r>
      <w:r w:rsidR="000A4E5E">
        <w:instrText xml:space="preserve"> ADDIN EN.CITE </w:instrText>
      </w:r>
      <w:r w:rsidR="000A4E5E">
        <w:fldChar w:fldCharType="begin">
          <w:fldData xml:space="preserve">PEVuZE5vdGU+PENpdGU+PEF1dGhvcj5QbG9uZXI8L0F1dGhvcj48WWVhcj4yMDE3PC9ZZWFyPjxS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</w:fldData>
        </w:fldChar>
      </w:r>
      <w:r w:rsidR="000A4E5E">
        <w:instrText xml:space="preserve"> ADDIN EN.CITE.DATA </w:instrText>
      </w:r>
      <w:r w:rsidR="000A4E5E">
        <w:fldChar w:fldCharType="end"/>
      </w:r>
      <w:r w:rsidR="00092536">
        <w:fldChar w:fldCharType="separate"/>
      </w:r>
      <w:r w:rsidR="000A4E5E">
        <w:rPr>
          <w:noProof/>
        </w:rPr>
        <w:t>[13; 15; 24]</w:t>
      </w:r>
      <w:r w:rsidR="00092536">
        <w:fldChar w:fldCharType="end"/>
      </w:r>
      <w:r w:rsidR="003D28E4">
        <w:t xml:space="preserve">. </w:t>
      </w:r>
    </w:p>
    <w:p w14:paraId="07836202" w14:textId="77777777" w:rsidR="007A7DD6" w:rsidRDefault="007A7DD6" w:rsidP="00742995">
      <w:pPr>
        <w:spacing w:line="480" w:lineRule="auto"/>
        <w:jc w:val="both"/>
      </w:pPr>
    </w:p>
    <w:p w14:paraId="5B365656" w14:textId="3FDA160F" w:rsidR="00AA74EA" w:rsidRDefault="003D28E4" w:rsidP="00742995">
      <w:pPr>
        <w:spacing w:line="480" w:lineRule="auto"/>
        <w:jc w:val="both"/>
      </w:pPr>
      <w:r>
        <w:t>Within this framework, alpha-band activity has emerged as a promising target</w:t>
      </w:r>
      <w:r w:rsidR="00BB672A">
        <w:t xml:space="preserve"> </w:t>
      </w:r>
      <w:r w:rsidR="00902875">
        <w:fldChar w:fldCharType="begin">
          <w:fldData xml:space="preserve">PEVuZE5vdGU+PENpdGU+PEF1dGhvcj5QbG9uZXI8L0F1dGhvcj48WWVhcj4yMDE3PC9ZZWFyPjxS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</w:fldData>
        </w:fldChar>
      </w:r>
      <w:r w:rsidR="000A4E5E">
        <w:instrText xml:space="preserve"> ADDIN EN.CITE </w:instrText>
      </w:r>
      <w:r w:rsidR="000A4E5E">
        <w:fldChar w:fldCharType="begin">
          <w:fldData xml:space="preserve">PEVuZE5vdGU+PENpdGU+PEF1dGhvcj5QbG9uZXI8L0F1dGhvcj48WWVhcj4yMDE3PC9ZZWFyPjxS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</w:fldData>
        </w:fldChar>
      </w:r>
      <w:r w:rsidR="000A4E5E">
        <w:instrText xml:space="preserve"> ADDIN EN.CITE.DATA </w:instrText>
      </w:r>
      <w:r w:rsidR="000A4E5E">
        <w:fldChar w:fldCharType="end"/>
      </w:r>
      <w:r w:rsidR="00902875">
        <w:fldChar w:fldCharType="separate"/>
      </w:r>
      <w:r w:rsidR="000A4E5E">
        <w:rPr>
          <w:noProof/>
        </w:rPr>
        <w:t>[14; 15]</w:t>
      </w:r>
      <w:r w:rsidR="00902875">
        <w:fldChar w:fldCharType="end"/>
      </w:r>
      <w:r>
        <w:t>.</w:t>
      </w:r>
      <w:r w:rsidR="004D174D">
        <w:t xml:space="preserve"> Peak alpha frequency </w:t>
      </w:r>
      <w:r w:rsidR="0001309D">
        <w:t xml:space="preserve">was shown to predict individual </w:t>
      </w:r>
      <w:r w:rsidR="009D4AB7">
        <w:t xml:space="preserve">sensitivity to </w:t>
      </w:r>
      <w:r w:rsidR="00B03930">
        <w:t>sustained</w:t>
      </w:r>
      <w:r w:rsidR="009D4AB7">
        <w:t xml:space="preserve"> </w:t>
      </w:r>
      <w:r w:rsidR="00E97B94">
        <w:t>pain</w:t>
      </w:r>
      <w:r w:rsidR="00D01FF5">
        <w:t xml:space="preserve"> </w:t>
      </w:r>
      <w:r w:rsidR="00FB62EE">
        <w:fldChar w:fldCharType="begin">
          <w:fldData xml:space="preserve">PEVuZE5vdGU+PENpdGU+PEF1dGhvcj5GdXJtYW48L0F1dGhvcj48WWVhcj4yMDE4PC9ZZWFyPjxS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</w:fldData>
        </w:fldChar>
      </w:r>
      <w:r w:rsidR="000A4E5E">
        <w:instrText xml:space="preserve"> ADDIN EN.CITE </w:instrText>
      </w:r>
      <w:r w:rsidR="000A4E5E">
        <w:fldChar w:fldCharType="begin">
          <w:fldData xml:space="preserve">PEVuZE5vdGU+PENpdGU+PEF1dGhvcj5GdXJtYW48L0F1dGhvcj48WWVhcj4yMDE4PC9ZZWFyPjxS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</w:fldData>
        </w:fldChar>
      </w:r>
      <w:r w:rsidR="000A4E5E">
        <w:instrText xml:space="preserve"> ADDIN EN.CITE.DATA </w:instrText>
      </w:r>
      <w:r w:rsidR="000A4E5E">
        <w:fldChar w:fldCharType="end"/>
      </w:r>
      <w:r w:rsidR="00FB62EE">
        <w:fldChar w:fldCharType="separate"/>
      </w:r>
      <w:r w:rsidR="000A4E5E">
        <w:rPr>
          <w:noProof/>
        </w:rPr>
        <w:t>[7; 8]</w:t>
      </w:r>
      <w:r w:rsidR="00FB62EE">
        <w:fldChar w:fldCharType="end"/>
      </w:r>
      <w:r w:rsidR="0046335A">
        <w:t xml:space="preserve">, </w:t>
      </w:r>
      <w:r w:rsidR="00E97B94">
        <w:t>and</w:t>
      </w:r>
      <w:r w:rsidR="0046335A">
        <w:t xml:space="preserve"> pain states are frequently accompanied by alpha suppression or slowing</w:t>
      </w:r>
      <w:r w:rsidR="002F3416">
        <w:t xml:space="preserve"> </w:t>
      </w:r>
      <w:r w:rsidR="00CF4CD4">
        <w:fldChar w:fldCharType="begin">
          <w:fldData xml:space="preserve">PEVuZE5vdGU+PENpdGU+PEF1dGhvcj5kZSBWcmllczwvQXV0aG9yPjxZZWFyPjIwMTM8L1llYXI+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</w:fldData>
        </w:fldChar>
      </w:r>
      <w:r w:rsidR="000A4E5E">
        <w:instrText xml:space="preserve"> ADDIN EN.CITE </w:instrText>
      </w:r>
      <w:r w:rsidR="000A4E5E">
        <w:fldChar w:fldCharType="begin">
          <w:fldData xml:space="preserve">PEVuZE5vdGU+PENpdGU+PEF1dGhvcj5kZSBWcmllczwvQXV0aG9yPjxZZWFyPjIwMTM8L1llYXI+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</w:fldData>
        </w:fldChar>
      </w:r>
      <w:r w:rsidR="000A4E5E">
        <w:instrText xml:space="preserve"> ADDIN EN.CITE.DATA </w:instrText>
      </w:r>
      <w:r w:rsidR="000A4E5E">
        <w:fldChar w:fldCharType="end"/>
      </w:r>
      <w:r w:rsidR="00CF4CD4">
        <w:fldChar w:fldCharType="separate"/>
      </w:r>
      <w:r w:rsidR="000A4E5E">
        <w:rPr>
          <w:noProof/>
        </w:rPr>
        <w:t>[3; 5; 12; 19]</w:t>
      </w:r>
      <w:r w:rsidR="00CF4CD4">
        <w:fldChar w:fldCharType="end"/>
      </w:r>
      <w:r w:rsidR="002F3416">
        <w:t xml:space="preserve">. </w:t>
      </w:r>
      <w:r w:rsidR="0046335A">
        <w:t>The crucial question, however, is whether alpha rhythms are simply markers of pain processing, or whether they can be modulated to reduce pain.</w:t>
      </w:r>
      <w:r w:rsidR="00845204">
        <w:t xml:space="preserve"> To address this, considerable effort has focused on exogenous approaches</w:t>
      </w:r>
      <w:r w:rsidR="000C0F73">
        <w:t xml:space="preserve"> –</w:t>
      </w:r>
      <w:r w:rsidR="00845204">
        <w:t xml:space="preserve"> </w:t>
      </w:r>
      <w:r w:rsidR="009677A2">
        <w:t>particularly</w:t>
      </w:r>
      <w:r w:rsidR="00845204">
        <w:t xml:space="preserve"> transcranial alternating current stimulation (tACS</w:t>
      </w:r>
      <w:r w:rsidR="004F5100">
        <w:t>)</w:t>
      </w:r>
      <w:r w:rsidR="002C3778">
        <w:t xml:space="preserve"> </w:t>
      </w:r>
      <w:r w:rsidR="00B50B0E">
        <w:fldChar w:fldCharType="begin"/>
      </w:r>
      <w:r w:rsidR="000A4E5E">
        <w:instrText xml:space="preserve"> ADDIN EN.CITE &lt;EndNote&gt;&lt;Cite&gt;&lt;Author&gt;Fathi&lt;/Author&gt;&lt;Year&gt;2026&lt;/Year&gt;&lt;RecNum&gt;157&lt;/RecNum&gt;&lt;DisplayText&gt;[4]&lt;/DisplayText&gt;&lt;record&gt;&lt;rec-number&gt;157&lt;/rec-number&gt;&lt;foreign-keys&gt;&lt;key app="EN" db-id="s520a0ft5wt9znerprsx2rslpp9tfpw52esw" timestamp="1777046880"&gt;157&lt;/key&gt;&lt;/foreign-keys&gt;&lt;ref-type name="Journal Article"&gt;17&lt;/ref-type&gt;&lt;contributors&gt;&lt;authors&gt;&lt;author&gt;Fathi, Y.&lt;/author&gt;&lt;author&gt;Dehghani, A.&lt;/author&gt;&lt;author&gt;Gantz, D. M.&lt;/author&gt;&lt;author&gt;Liberati, G.&lt;/author&gt;&lt;author&gt;Wager, T. D.&lt;/author&gt;&lt;/authors&gt;&lt;/contributors&gt;&lt;auth-address&gt;Institute of Neuroscience, Universite Catholique de Louvain, 1200 Brussels, Belgium.&amp;#xD;Department of Psychological and Brain Sciences, Dartmouth College, Hanover, NH 03755, USA.&amp;#xD;Psychological Sciences Research Institute, Universite Catholique de Louvain, 1348 Louvain-la-Neuve, Belgium.&lt;/auth-address&gt;&lt;titles&gt;&lt;title&gt;Transcranial Alternating Current Stimulation for Pain: Mixed Evidence and the Path to Precision Neuromodulation&lt;/title&gt;&lt;secondary-title&gt;Brain Sci&lt;/secondary-title&gt;&lt;/titles&gt;&lt;periodical&gt;&lt;full-title&gt;Brain Sci&lt;/full-title&gt;&lt;/periodical&gt;&lt;volume&gt;16&lt;/volume&gt;&lt;number&gt;2&lt;/number&gt;&lt;edition&gt;20260129&lt;/edition&gt;&lt;keywords&gt;&lt;keyword&gt;alpha power&lt;/keyword&gt;&lt;keyword&gt;brain imaging&lt;/keyword&gt;&lt;keyword&gt;chronic pain&lt;/keyword&gt;&lt;keyword&gt;electrophysiological recordings&lt;/keyword&gt;&lt;keyword&gt;experimental pain&lt;/keyword&gt;&lt;keyword&gt;neural oscillations&lt;/keyword&gt;&lt;keyword&gt;pain perception&lt;/keyword&gt;&lt;keyword&gt;tACS&lt;/keyword&gt;&lt;/keywords&gt;&lt;dates&gt;&lt;year&gt;2026&lt;/year&gt;&lt;pub-dates&gt;&lt;date&gt;Jan 29&lt;/date&gt;&lt;/pub-dates&gt;&lt;/dates&gt;&lt;isbn&gt;2076-3425 (Print)&amp;#xD;2076-3425 (Electronic)&amp;#xD;2076-3425 (Linking)&lt;/isbn&gt;&lt;accession-num&gt;41750154&lt;/accession-num&gt;&lt;urls&gt;&lt;related-urls&gt;&lt;url&gt;https://www.ncbi.nlm.nih.gov/pubmed/41750154&lt;/url&gt;&lt;/related-urls&gt;&lt;/urls&gt;&lt;custom1&gt;The authors declare no conflicts of interest.&lt;/custom1&gt;&lt;custom2&gt;PMC12938538&lt;/custom2&gt;&lt;electronic-resource-num&gt;10.3390/brainsci16020152&lt;/electronic-resource-num&gt;&lt;remote-database-name&gt;PubMed-not-MEDLINE&lt;/remote-database-name&gt;&lt;remote-database-provider&gt;NLM&lt;/remote-database-provider&gt;&lt;/record&gt;&lt;/Cite&gt;&lt;/EndNote&gt;</w:instrText>
      </w:r>
      <w:r w:rsidR="00B50B0E">
        <w:fldChar w:fldCharType="separate"/>
      </w:r>
      <w:r w:rsidR="000A4E5E">
        <w:rPr>
          <w:noProof/>
        </w:rPr>
        <w:t>[4]</w:t>
      </w:r>
      <w:r w:rsidR="00B50B0E">
        <w:fldChar w:fldCharType="end"/>
      </w:r>
      <w:r w:rsidR="00845204">
        <w:t>.</w:t>
      </w:r>
      <w:r w:rsidR="00112CA6">
        <w:t xml:space="preserve"> </w:t>
      </w:r>
      <w:r w:rsidR="00112CA6" w:rsidRPr="00112CA6">
        <w:t>Neurofeedback offers a complementary endogenous route: rather than imposing rhythms externally, it trains individuals to recruit them internally</w:t>
      </w:r>
      <w:r w:rsidR="00DC7550">
        <w:t xml:space="preserve"> </w:t>
      </w:r>
      <w:r w:rsidR="00D3606B">
        <w:fldChar w:fldCharType="begin">
          <w:fldData xml:space="preserve">PEVuZE5vdGU+PENpdGU+PEF1dGhvcj5TaXRhcmFtPC9BdXRob3I+PFllYXI+MjAxNzwvWWVhcj48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=
</w:fldData>
        </w:fldChar>
      </w:r>
      <w:r w:rsidR="000A4E5E">
        <w:instrText xml:space="preserve"> ADDIN EN.CITE </w:instrText>
      </w:r>
      <w:r w:rsidR="000A4E5E">
        <w:fldChar w:fldCharType="begin">
          <w:fldData xml:space="preserve">PEVuZE5vdGU+PENpdGU+PEF1dGhvcj5TaXRhcmFtPC9BdXRob3I+PFllYXI+MjAxNzwvWWVhcj48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=
</w:fldData>
        </w:fldChar>
      </w:r>
      <w:r w:rsidR="000A4E5E">
        <w:instrText xml:space="preserve"> ADDIN EN.CITE.DATA </w:instrText>
      </w:r>
      <w:r w:rsidR="000A4E5E">
        <w:fldChar w:fldCharType="end"/>
      </w:r>
      <w:r w:rsidR="00D3606B">
        <w:fldChar w:fldCharType="separate"/>
      </w:r>
      <w:r w:rsidR="000A4E5E">
        <w:rPr>
          <w:noProof/>
        </w:rPr>
        <w:t>[22]</w:t>
      </w:r>
      <w:r w:rsidR="00D3606B">
        <w:fldChar w:fldCharType="end"/>
      </w:r>
      <w:r w:rsidR="00DF5091">
        <w:t>.</w:t>
      </w:r>
      <w:r w:rsidR="00AA74EA">
        <w:t xml:space="preserve"> </w:t>
      </w:r>
      <w:r w:rsidR="00DF133D">
        <w:t>T</w:t>
      </w:r>
      <w:r w:rsidR="00AA74EA">
        <w:t xml:space="preserve">his process is </w:t>
      </w:r>
      <w:r w:rsidR="00A72E1A">
        <w:t>considered</w:t>
      </w:r>
      <w:r w:rsidR="00AA74EA">
        <w:t xml:space="preserve"> to rely on reinforcement-based learning mechanisms engaging corticostriatal circuits, </w:t>
      </w:r>
      <w:r w:rsidR="002306EB">
        <w:t>thought to support the gradual acquisition of control over specific neural dynamics</w:t>
      </w:r>
      <w:r w:rsidR="0020191A">
        <w:t xml:space="preserve"> </w:t>
      </w:r>
      <w:r w:rsidR="00D0620B">
        <w:fldChar w:fldCharType="begin">
          <w:fldData xml:space="preserve">PEVuZE5vdGU+PENpdGU+PEF1dGhvcj5TaXRhcmFtPC9BdXRob3I+PFllYXI+MjAxNzwvWWVhcj48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=
</w:fldData>
        </w:fldChar>
      </w:r>
      <w:r w:rsidR="000A4E5E">
        <w:instrText xml:space="preserve"> ADDIN EN.CITE </w:instrText>
      </w:r>
      <w:r w:rsidR="000A4E5E">
        <w:fldChar w:fldCharType="begin">
          <w:fldData xml:space="preserve">PEVuZE5vdGU+PENpdGU+PEF1dGhvcj5TaXRhcmFtPC9BdXRob3I+PFllYXI+MjAxNzwvWWVhcj48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=
</w:fldData>
        </w:fldChar>
      </w:r>
      <w:r w:rsidR="000A4E5E">
        <w:instrText xml:space="preserve"> ADDIN EN.CITE.DATA </w:instrText>
      </w:r>
      <w:r w:rsidR="000A4E5E">
        <w:fldChar w:fldCharType="end"/>
      </w:r>
      <w:r w:rsidR="00D0620B">
        <w:fldChar w:fldCharType="separate"/>
      </w:r>
      <w:r w:rsidR="000A4E5E">
        <w:rPr>
          <w:noProof/>
        </w:rPr>
        <w:t>[22]</w:t>
      </w:r>
      <w:r w:rsidR="00D0620B">
        <w:fldChar w:fldCharType="end"/>
      </w:r>
      <w:r w:rsidR="002306EB">
        <w:t xml:space="preserve">. </w:t>
      </w:r>
      <w:r w:rsidR="009B2467">
        <w:t>W</w:t>
      </w:r>
      <w:r w:rsidR="0052631A">
        <w:t>hether this form of self-regulation can induce reliable and specific effects on pain perception</w:t>
      </w:r>
      <w:r w:rsidR="00452DD5">
        <w:t xml:space="preserve"> </w:t>
      </w:r>
      <w:r w:rsidR="0052631A">
        <w:t>remains debated, given substantial inter-individual variability and an incomplete understanding of the underlying neurophysiological mechanisms</w:t>
      </w:r>
      <w:r w:rsidR="00EF1F4E">
        <w:t xml:space="preserve"> </w:t>
      </w:r>
      <w:r w:rsidR="00933CD3">
        <w:fldChar w:fldCharType="begin">
          <w:fldData xml:space="preserve">PEVuZE5vdGU+PENpdGU+PEF1dGhvcj5Ib2huPC9BdXRob3I+PFllYXI+MjAyNTwvWWVhcj48UmVj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==
</w:fldData>
        </w:fldChar>
      </w:r>
      <w:r w:rsidR="000A4E5E">
        <w:instrText xml:space="preserve"> ADDIN EN.CITE </w:instrText>
      </w:r>
      <w:r w:rsidR="000A4E5E">
        <w:fldChar w:fldCharType="begin">
          <w:fldData xml:space="preserve">PEVuZE5vdGU+PENpdGU+PEF1dGhvcj5Ib2huPC9BdXRob3I+PFllYXI+MjAyNTwvWWVhcj48UmVj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==
</w:fldData>
        </w:fldChar>
      </w:r>
      <w:r w:rsidR="000A4E5E">
        <w:instrText xml:space="preserve"> ADDIN EN.CITE.DATA </w:instrText>
      </w:r>
      <w:r w:rsidR="000A4E5E">
        <w:fldChar w:fldCharType="end"/>
      </w:r>
      <w:r w:rsidR="00933CD3">
        <w:fldChar w:fldCharType="separate"/>
      </w:r>
      <w:r w:rsidR="000A4E5E">
        <w:rPr>
          <w:noProof/>
        </w:rPr>
        <w:t>[2; 10; 21]</w:t>
      </w:r>
      <w:r w:rsidR="00933CD3">
        <w:fldChar w:fldCharType="end"/>
      </w:r>
      <w:r w:rsidR="00A83862">
        <w:t>.</w:t>
      </w:r>
    </w:p>
    <w:p w14:paraId="72D4EC50" w14:textId="77777777" w:rsidR="00D52CB6" w:rsidRDefault="00D52CB6" w:rsidP="00742995">
      <w:pPr>
        <w:spacing w:line="480" w:lineRule="auto"/>
        <w:jc w:val="both"/>
      </w:pPr>
    </w:p>
    <w:p w14:paraId="286D638B" w14:textId="21C95DB7" w:rsidR="00BE0133" w:rsidRDefault="00455AB1" w:rsidP="00742995">
      <w:pPr>
        <w:spacing w:line="480" w:lineRule="auto"/>
        <w:jc w:val="both"/>
      </w:pPr>
      <w:r>
        <w:t>Zheng and colleague</w:t>
      </w:r>
      <w:r w:rsidR="00933CD3">
        <w:t>s [</w:t>
      </w:r>
      <w:r w:rsidR="008C5B89">
        <w:t>25</w:t>
      </w:r>
      <w:r w:rsidR="00933CD3">
        <w:t>]</w:t>
      </w:r>
      <w:r>
        <w:t xml:space="preserve"> directly test</w:t>
      </w:r>
      <w:r w:rsidR="007703FA">
        <w:t>ed</w:t>
      </w:r>
      <w:r>
        <w:t xml:space="preserve"> whether alpha oscillations </w:t>
      </w:r>
      <w:r w:rsidR="007703FA">
        <w:t>could</w:t>
      </w:r>
      <w:r>
        <w:t xml:space="preserve"> be volitionally engaged to reduce pain, using a double-blind, sham-controlled neurofeedback paradigm </w:t>
      </w:r>
      <w:r>
        <w:lastRenderedPageBreak/>
        <w:t xml:space="preserve">targeting somatosensory alpha during capsaicin-induced tonic pain. Participants receiving contingent neurofeedback exhibited greater alpha power over targeted somatosensory regions </w:t>
      </w:r>
      <w:r w:rsidR="009D3360">
        <w:t>compared to</w:t>
      </w:r>
      <w:r>
        <w:t xml:space="preserve"> those receiving sham feedback, indicating successful modulation of the trained rhythm. </w:t>
      </w:r>
      <w:r w:rsidR="003623FE">
        <w:t>I</w:t>
      </w:r>
      <w:r w:rsidR="00B16633">
        <w:t>mportantly</w:t>
      </w:r>
      <w:r>
        <w:t>, this neural change was accompanied by reductions in pain ratings, with a notable dissociation: pain unpleasantness decreased early and consistently, whereas pain intensity showed a later and more modest reduction.</w:t>
      </w:r>
    </w:p>
    <w:p w14:paraId="41393871" w14:textId="77777777" w:rsidR="00ED3141" w:rsidRDefault="00ED3141" w:rsidP="00742995">
      <w:pPr>
        <w:spacing w:line="480" w:lineRule="auto"/>
        <w:jc w:val="both"/>
      </w:pPr>
    </w:p>
    <w:p w14:paraId="788C404F" w14:textId="4422450B" w:rsidR="00287498" w:rsidRDefault="00A40BEC" w:rsidP="00742995">
      <w:pPr>
        <w:spacing w:line="480" w:lineRule="auto"/>
        <w:jc w:val="both"/>
      </w:pPr>
      <w:r>
        <w:t>T</w:t>
      </w:r>
      <w:r w:rsidR="001A59C7">
        <w:t xml:space="preserve">he early reduction in unpleasantness </w:t>
      </w:r>
      <w:r>
        <w:t>is</w:t>
      </w:r>
      <w:r w:rsidR="001A59C7">
        <w:t xml:space="preserve"> informative</w:t>
      </w:r>
      <w:r w:rsidR="00BE0133">
        <w:t>. Successfully influencing the feedback signal may enhance self-efficacy, positive affect, and engag</w:t>
      </w:r>
      <w:r w:rsidR="00227B32">
        <w:t xml:space="preserve">ement, all of which can meaningfully alter the affective burden of pain. </w:t>
      </w:r>
      <w:r w:rsidR="002C09BA">
        <w:t xml:space="preserve">The authors’ mediation analyses are consistent with this interpretation, linking training efficacy and positive affect </w:t>
      </w:r>
      <w:r w:rsidR="00B01C62">
        <w:t xml:space="preserve">to reductions of unpleasantness. While such analyses cannot establish causality, they highlight an often underappreciated point: </w:t>
      </w:r>
      <w:r w:rsidR="00EB0798">
        <w:t>the effects of neurofeedback are embedded in the subjective experience of training, including engagement</w:t>
      </w:r>
      <w:r w:rsidR="00326D1C">
        <w:t xml:space="preserve"> and</w:t>
      </w:r>
      <w:r w:rsidR="00EB0798">
        <w:t xml:space="preserve"> perceived control.</w:t>
      </w:r>
      <w:r w:rsidR="0092764D">
        <w:t xml:space="preserve"> </w:t>
      </w:r>
      <w:r w:rsidR="00C827F2">
        <w:t xml:space="preserve">In contrast, the effect on pain intensity appears weaker and less consistent. While a late reduction is reported, the overall pattern suggests that neurofeedback more reliably modulates the affective than the sensory dimension of pain. </w:t>
      </w:r>
      <w:r w:rsidR="00D8458E">
        <w:t>Neural correlates of these effects – including alpha modulation and associated changes in large-scale EEG dynamics – suggest possible pathways through which local oscillatory regulation may relate to broader network processes</w:t>
      </w:r>
      <w:r w:rsidR="007A746A">
        <w:t>.</w:t>
      </w:r>
    </w:p>
    <w:p w14:paraId="1B339969" w14:textId="77777777" w:rsidR="0092764D" w:rsidRDefault="0092764D" w:rsidP="00742995">
      <w:pPr>
        <w:spacing w:line="480" w:lineRule="auto"/>
        <w:jc w:val="both"/>
      </w:pPr>
    </w:p>
    <w:p w14:paraId="7C66207A" w14:textId="5FBC235A" w:rsidR="00FF2DCA" w:rsidRDefault="002B47AF" w:rsidP="00742995">
      <w:pPr>
        <w:spacing w:line="480" w:lineRule="auto"/>
        <w:jc w:val="both"/>
      </w:pPr>
      <w:r>
        <w:t xml:space="preserve">The </w:t>
      </w:r>
      <w:r w:rsidR="00287498">
        <w:t xml:space="preserve">reported </w:t>
      </w:r>
      <w:r>
        <w:t>dissociation between pain unpleasantness and pain intensity deserves particular attention</w:t>
      </w:r>
      <w:r w:rsidR="000D06AD">
        <w:t xml:space="preserve">. </w:t>
      </w:r>
      <w:r w:rsidR="003530A0">
        <w:t>While these</w:t>
      </w:r>
      <w:r w:rsidR="00562682">
        <w:t xml:space="preserve"> components </w:t>
      </w:r>
      <w:r w:rsidR="000F6C80">
        <w:t>are closely related</w:t>
      </w:r>
      <w:r w:rsidR="00562682">
        <w:t xml:space="preserve">, </w:t>
      </w:r>
      <w:r w:rsidR="003530A0">
        <w:t>they</w:t>
      </w:r>
      <w:r w:rsidR="00562682">
        <w:t xml:space="preserve"> </w:t>
      </w:r>
      <w:r w:rsidR="000F6C80">
        <w:t xml:space="preserve">can be dissociated behaviorally and neurally, with partially distinct contributions </w:t>
      </w:r>
      <w:r w:rsidR="00E14227">
        <w:t>from sensory-discriminative systems (incl</w:t>
      </w:r>
      <w:r w:rsidR="009263B7">
        <w:t>uding</w:t>
      </w:r>
      <w:r w:rsidR="00E14227">
        <w:t xml:space="preserve"> the somatosensory cortex</w:t>
      </w:r>
      <w:r w:rsidR="009263B7">
        <w:t xml:space="preserve"> and the posterior insula) and affective-motivational systems (comprising the anterior insula and </w:t>
      </w:r>
      <w:r w:rsidR="00CA57CA">
        <w:t xml:space="preserve">the anterior cingulate cortex) </w:t>
      </w:r>
      <w:r w:rsidR="00824B30">
        <w:fldChar w:fldCharType="begin">
          <w:fldData xml:space="preserve">PEVuZE5vdGU+PENpdGU+PEF1dGhvcj5SYWludmlsbGU8L0F1dGhvcj48WWVhcj4xOTk3PC9ZZWFy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</w:fldData>
        </w:fldChar>
      </w:r>
      <w:r w:rsidR="000A4E5E">
        <w:instrText xml:space="preserve"> ADDIN EN.CITE </w:instrText>
      </w:r>
      <w:r w:rsidR="000A4E5E">
        <w:fldChar w:fldCharType="begin">
          <w:fldData xml:space="preserve">PEVuZE5vdGU+PENpdGU+PEF1dGhvcj5SYWludmlsbGU8L0F1dGhvcj48WWVhcj4xOTk3PC9ZZWFy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</w:fldData>
        </w:fldChar>
      </w:r>
      <w:r w:rsidR="000A4E5E">
        <w:instrText xml:space="preserve"> ADDIN EN.CITE.DATA </w:instrText>
      </w:r>
      <w:r w:rsidR="000A4E5E">
        <w:fldChar w:fldCharType="end"/>
      </w:r>
      <w:r w:rsidR="00824B30">
        <w:fldChar w:fldCharType="separate"/>
      </w:r>
      <w:r w:rsidR="000A4E5E">
        <w:rPr>
          <w:noProof/>
        </w:rPr>
        <w:t>[16-18]</w:t>
      </w:r>
      <w:r w:rsidR="00824B30">
        <w:fldChar w:fldCharType="end"/>
      </w:r>
      <w:r w:rsidR="00B10C63">
        <w:t xml:space="preserve">. </w:t>
      </w:r>
      <w:r w:rsidR="004F71E1">
        <w:t xml:space="preserve">By showing distinct </w:t>
      </w:r>
      <w:r w:rsidR="004F71E1">
        <w:lastRenderedPageBreak/>
        <w:t xml:space="preserve">temporal trajectories for unpleasantness and intensity, Zheng et al. suggest that analgesic effects may emerge through partially independent mechanisms operating on different timescales, rather than reflecting a unitary reduction in a single pain dimension. </w:t>
      </w:r>
      <w:r w:rsidR="00B47FAC">
        <w:t xml:space="preserve">Early changes in </w:t>
      </w:r>
      <w:r w:rsidR="00CE0A8C">
        <w:t xml:space="preserve">pain </w:t>
      </w:r>
      <w:r w:rsidR="00B47FAC">
        <w:t xml:space="preserve">unpleasantness may reflect rapid engagement of affective-motivational systems, </w:t>
      </w:r>
      <w:r w:rsidR="00CE0A8C">
        <w:t>whereas later changes in pain intensity may depend on slower modulation of sensory-discriminative pro</w:t>
      </w:r>
      <w:r w:rsidR="00506AAA">
        <w:t xml:space="preserve">cessing. </w:t>
      </w:r>
      <w:r w:rsidR="00347E6A">
        <w:t xml:space="preserve">This is not </w:t>
      </w:r>
      <w:r w:rsidR="00546464">
        <w:t xml:space="preserve">a trivial nuance; </w:t>
      </w:r>
      <w:r w:rsidR="00506AAA">
        <w:t>it fundamentally shapes how treatment effects should be interpreted</w:t>
      </w:r>
      <w:r w:rsidR="00E4392E">
        <w:t xml:space="preserve">. Importantly, an intervention that reduces unpleasantness may already be clinically meaningful, even in the absence of immediate changes in </w:t>
      </w:r>
      <w:r w:rsidR="00F230BC">
        <w:t xml:space="preserve">perceived </w:t>
      </w:r>
      <w:r w:rsidR="00E4392E">
        <w:t>intensity.</w:t>
      </w:r>
      <w:r w:rsidR="00A96B4C">
        <w:t xml:space="preserve"> </w:t>
      </w:r>
      <w:r w:rsidR="00705F7B">
        <w:t>T</w:t>
      </w:r>
      <w:r w:rsidR="00A96B4C">
        <w:t>hese findings emphasize the need to consider how different dimensions of pain are assessed, and to align outcome measures and timescales with their potentially distinct temporal dynamics.</w:t>
      </w:r>
    </w:p>
    <w:p w14:paraId="31B25F42" w14:textId="77777777" w:rsidR="004B1B7A" w:rsidRDefault="004B1B7A" w:rsidP="00742995">
      <w:pPr>
        <w:spacing w:line="480" w:lineRule="auto"/>
        <w:jc w:val="both"/>
      </w:pPr>
    </w:p>
    <w:p w14:paraId="66171194" w14:textId="7F427770" w:rsidR="006F5142" w:rsidRDefault="000247A3" w:rsidP="00742995">
      <w:pPr>
        <w:spacing w:line="480" w:lineRule="auto"/>
        <w:jc w:val="both"/>
      </w:pPr>
      <w:r>
        <w:t xml:space="preserve">The study resonates with </w:t>
      </w:r>
      <w:r w:rsidR="00DC1130">
        <w:t>ongoing</w:t>
      </w:r>
      <w:r>
        <w:t xml:space="preserve"> developments in pain modulation, as neurofeedback and brain stimulation techniques may represent converging strategies for engaging oscillatory mechanisms of analgesia.</w:t>
      </w:r>
      <w:r w:rsidR="00B77BC6">
        <w:t xml:space="preserve"> </w:t>
      </w:r>
      <w:r w:rsidR="00B77BC6" w:rsidRPr="00B77BC6">
        <w:rPr>
          <w:lang w:val="en-GB"/>
        </w:rPr>
        <w:t xml:space="preserve">In </w:t>
      </w:r>
      <w:r w:rsidR="0092214A">
        <w:rPr>
          <w:lang w:val="en-GB"/>
        </w:rPr>
        <w:t>fact</w:t>
      </w:r>
      <w:r w:rsidR="00B77BC6" w:rsidRPr="00B77BC6">
        <w:rPr>
          <w:lang w:val="en-GB"/>
        </w:rPr>
        <w:t xml:space="preserve">, neurofeedback and </w:t>
      </w:r>
      <w:r w:rsidR="00E05E24">
        <w:rPr>
          <w:lang w:val="en-GB"/>
        </w:rPr>
        <w:t xml:space="preserve">brain </w:t>
      </w:r>
      <w:r w:rsidR="00B77BC6" w:rsidRPr="00B77BC6">
        <w:rPr>
          <w:lang w:val="en-GB"/>
        </w:rPr>
        <w:t>stimulation may be viewed as distinct entry points into the same dynamic system, differing in whether they rely on endogenous control or externally imposed perturbation.</w:t>
      </w:r>
      <w:r>
        <w:t xml:space="preserve"> Neurofeedback may help characterize individual capacity to regulate relevant rhythms, whereas</w:t>
      </w:r>
      <w:r w:rsidR="00BD754F">
        <w:t xml:space="preserve"> brain</w:t>
      </w:r>
      <w:r>
        <w:t xml:space="preserve"> stimulation approaches offer a complementary means of modulating these dynamics when endogenous control is limited. A key question is whether these approaches</w:t>
      </w:r>
      <w:r w:rsidR="00BD754F">
        <w:t xml:space="preserve"> could</w:t>
      </w:r>
      <w:r>
        <w:t xml:space="preserve"> interact in a systematic manner: for example, does successful alpha upregulation through neurofeedback predict responsiveness to stimulation, or can exogenous stimulation prime oscillatory circuits to enhance subsequent neurofeedback learning? </w:t>
      </w:r>
      <w:r w:rsidR="00356A9C">
        <w:t>B</w:t>
      </w:r>
      <w:r>
        <w:t xml:space="preserve">oth approaches </w:t>
      </w:r>
      <w:r w:rsidR="00540B97">
        <w:t xml:space="preserve">reflect </w:t>
      </w:r>
      <w:r>
        <w:t>a shared constraint</w:t>
      </w:r>
      <w:r w:rsidR="00BF44AE">
        <w:t xml:space="preserve"> – inter-individual variability in oscillatory states</w:t>
      </w:r>
      <w:r>
        <w:t xml:space="preserve">. Understanding how </w:t>
      </w:r>
      <w:r w:rsidR="007A09D2">
        <w:t>they</w:t>
      </w:r>
      <w:r>
        <w:t xml:space="preserve"> relate may </w:t>
      </w:r>
      <w:r w:rsidR="007B39BB">
        <w:t>enable</w:t>
      </w:r>
      <w:r>
        <w:t xml:space="preserve"> combined or </w:t>
      </w:r>
      <w:r>
        <w:lastRenderedPageBreak/>
        <w:t>sequential interventions, in which stimulation and neurofeedback are used to inform and reinforce each other.</w:t>
      </w:r>
    </w:p>
    <w:p w14:paraId="19DEC68E" w14:textId="77777777" w:rsidR="0006380E" w:rsidRDefault="0006380E" w:rsidP="00742995">
      <w:pPr>
        <w:spacing w:line="480" w:lineRule="auto"/>
        <w:jc w:val="both"/>
      </w:pPr>
    </w:p>
    <w:p w14:paraId="7C87D836" w14:textId="6AD26E21" w:rsidR="0096000C" w:rsidRDefault="006F5142" w:rsidP="00742995">
      <w:pPr>
        <w:spacing w:line="480" w:lineRule="auto"/>
        <w:jc w:val="both"/>
      </w:pPr>
      <w:r>
        <w:t>At the same time, several translational questions remain open. Because</w:t>
      </w:r>
      <w:r w:rsidR="00233289">
        <w:t xml:space="preserve"> in this study</w:t>
      </w:r>
      <w:r>
        <w:t xml:space="preserve"> sustained pain was experimentally induced in young, healthy volunteers, the model cannot capture the full complexity and psychosocial embedding of clinical pain. Moreover, </w:t>
      </w:r>
      <w:r w:rsidR="00233289">
        <w:t>as</w:t>
      </w:r>
      <w:r>
        <w:t xml:space="preserve"> chronic pain conditions are often associated with altered alpha activity and disrupted large-scale dynamics</w:t>
      </w:r>
      <w:r w:rsidR="0023021A">
        <w:t xml:space="preserve"> </w:t>
      </w:r>
      <w:r w:rsidR="0023021A">
        <w:fldChar w:fldCharType="begin">
          <w:fldData xml:space="preserve">PEVuZE5vdGU+PENpdGU+PEF1dGhvcj5kZSBWcmllczwvQXV0aG9yPjxZZWFyPjIwMTM8L1llYXI+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</w:fldData>
        </w:fldChar>
      </w:r>
      <w:r w:rsidR="000A4E5E">
        <w:instrText xml:space="preserve"> ADDIN EN.CITE </w:instrText>
      </w:r>
      <w:r w:rsidR="000A4E5E">
        <w:fldChar w:fldCharType="begin">
          <w:fldData xml:space="preserve">PEVuZE5vdGU+PENpdGU+PEF1dGhvcj5kZSBWcmllczwvQXV0aG9yPjxZZWFyPjIwMTM8L1llYXI+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</w:fldData>
        </w:fldChar>
      </w:r>
      <w:r w:rsidR="000A4E5E">
        <w:instrText xml:space="preserve"> ADDIN EN.CITE.DATA </w:instrText>
      </w:r>
      <w:r w:rsidR="000A4E5E">
        <w:fldChar w:fldCharType="end"/>
      </w:r>
      <w:r w:rsidR="0023021A">
        <w:fldChar w:fldCharType="separate"/>
      </w:r>
      <w:r w:rsidR="000A4E5E">
        <w:rPr>
          <w:noProof/>
        </w:rPr>
        <w:t>[3; 5; 12; 19]</w:t>
      </w:r>
      <w:r w:rsidR="0023021A">
        <w:fldChar w:fldCharType="end"/>
      </w:r>
      <w:r>
        <w:t>, it cannot be assumed that protocols effective in healthy participants will generalize straightforwardly to patient populations.</w:t>
      </w:r>
      <w:r w:rsidR="00B01EB8">
        <w:t xml:space="preserve"> </w:t>
      </w:r>
      <w:r w:rsidR="0096000C">
        <w:t>A second challenge concerns heterogeneity. Alpha is not a single phenomenon: its peak frequency, spatial generators, functional role, and responsiveness vary substantially across individuals</w:t>
      </w:r>
      <w:r w:rsidR="00F479BB">
        <w:t xml:space="preserve"> </w:t>
      </w:r>
      <w:r w:rsidR="008D2314">
        <w:fldChar w:fldCharType="begin">
          <w:fldData xml:space="preserve">PEVuZE5vdGU+PENpdGU+PEF1dGhvcj5IYWVnZW5zPC9BdXRob3I+PFllYXI+MjAxNDwvWWVhcj48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</w:fldData>
        </w:fldChar>
      </w:r>
      <w:r w:rsidR="000A4E5E">
        <w:instrText xml:space="preserve"> ADDIN EN.CITE </w:instrText>
      </w:r>
      <w:r w:rsidR="000A4E5E">
        <w:fldChar w:fldCharType="begin">
          <w:fldData xml:space="preserve">PEVuZE5vdGU+PENpdGU+PEF1dGhvcj5IYWVnZW5zPC9BdXRob3I+PFllYXI+MjAxNDwvWWVhcj48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</w:fldData>
        </w:fldChar>
      </w:r>
      <w:r w:rsidR="000A4E5E">
        <w:instrText xml:space="preserve"> ADDIN EN.CITE.DATA </w:instrText>
      </w:r>
      <w:r w:rsidR="000A4E5E">
        <w:fldChar w:fldCharType="end"/>
      </w:r>
      <w:r w:rsidR="008D2314">
        <w:fldChar w:fldCharType="separate"/>
      </w:r>
      <w:r w:rsidR="000A4E5E">
        <w:rPr>
          <w:noProof/>
        </w:rPr>
        <w:t>[1; 9]</w:t>
      </w:r>
      <w:r w:rsidR="008D2314">
        <w:fldChar w:fldCharType="end"/>
      </w:r>
      <w:r w:rsidR="0096000C">
        <w:t xml:space="preserve">. Although neurofeedback is inherently individualized in its implementation, it often relies on standardized targets, such as fixed frequency bands or recording sites, which may obscure meaningful responder differences. Future work should test whether baseline alpha phenotype, individual </w:t>
      </w:r>
      <w:r w:rsidR="00041458">
        <w:t xml:space="preserve">peak </w:t>
      </w:r>
      <w:r w:rsidR="0096000C">
        <w:t xml:space="preserve">alpha frequency, pain profile, or cognitive–affective traits predict benefit. </w:t>
      </w:r>
      <w:r w:rsidR="00474C66">
        <w:t>Ultimately, the future of oscillation-based analgesia will depend not only on whether alpha can be trained, but on clarifying which dimensions of pain it influences, through which mechanisms, and over what timescales.</w:t>
      </w:r>
    </w:p>
    <w:p w14:paraId="381AC709" w14:textId="77777777" w:rsidR="00B260DB" w:rsidRDefault="00B260DB" w:rsidP="00742995">
      <w:pPr>
        <w:spacing w:line="480" w:lineRule="auto"/>
        <w:jc w:val="both"/>
      </w:pPr>
    </w:p>
    <w:p w14:paraId="05834814" w14:textId="77777777" w:rsidR="00E66203" w:rsidRDefault="00E66203" w:rsidP="00E66203">
      <w:pPr>
        <w:spacing w:line="480" w:lineRule="auto"/>
        <w:jc w:val="both"/>
      </w:pPr>
      <w:r w:rsidRPr="00E66203">
        <w:rPr>
          <w:b/>
          <w:bCs/>
        </w:rPr>
        <w:t>Conflict of Interest:</w:t>
      </w:r>
      <w:r>
        <w:t xml:space="preserve"> no conflict of interest to declare.</w:t>
      </w:r>
    </w:p>
    <w:p w14:paraId="620AF2CF" w14:textId="0F492E56" w:rsidR="00B260DB" w:rsidRDefault="00B260DB" w:rsidP="00742995">
      <w:pPr>
        <w:spacing w:line="480" w:lineRule="auto"/>
        <w:jc w:val="both"/>
      </w:pPr>
    </w:p>
    <w:p w14:paraId="387D5CD1" w14:textId="77777777" w:rsidR="0087222B" w:rsidRDefault="0087222B" w:rsidP="00742995">
      <w:pPr>
        <w:spacing w:line="480" w:lineRule="auto"/>
        <w:jc w:val="both"/>
      </w:pPr>
    </w:p>
    <w:p w14:paraId="17B3140A" w14:textId="77777777" w:rsidR="00590518" w:rsidRDefault="00590518" w:rsidP="00742995">
      <w:pPr>
        <w:spacing w:line="480" w:lineRule="auto"/>
        <w:jc w:val="both"/>
      </w:pPr>
    </w:p>
    <w:p w14:paraId="6C33A52B" w14:textId="4D71DCD8" w:rsidR="00FA2370" w:rsidRPr="000E7A4A" w:rsidRDefault="00E6413E" w:rsidP="00742995">
      <w:pPr>
        <w:spacing w:line="480" w:lineRule="auto"/>
        <w:jc w:val="both"/>
        <w:rPr>
          <w:b/>
          <w:bCs/>
        </w:rPr>
      </w:pPr>
      <w:r w:rsidRPr="00E6413E">
        <w:rPr>
          <w:b/>
          <w:bCs/>
        </w:rPr>
        <w:t>References</w:t>
      </w:r>
    </w:p>
    <w:p w14:paraId="7295C9C2" w14:textId="77777777" w:rsidR="000A4E5E" w:rsidRPr="000A4E5E" w:rsidRDefault="00FA2370" w:rsidP="000A4E5E">
      <w:pPr>
        <w:pStyle w:val="EndNoteBibliography"/>
        <w:ind w:left="720" w:hanging="720"/>
        <w:rPr>
          <w:noProof/>
        </w:rPr>
      </w:pPr>
      <w:r>
        <w:fldChar w:fldCharType="begin"/>
      </w:r>
      <w:r>
        <w:instrText xml:space="preserve"> ADDIN EN.REFLIST </w:instrText>
      </w:r>
      <w:r>
        <w:fldChar w:fldCharType="separate"/>
      </w:r>
      <w:r w:rsidR="000A4E5E" w:rsidRPr="000A4E5E">
        <w:rPr>
          <w:noProof/>
        </w:rPr>
        <w:t>[1] Bazanova OM, Vernon D. Interpreting EEG alpha activity. Neurosci Biobehav Rev 2014;44:94–110.</w:t>
      </w:r>
    </w:p>
    <w:p w14:paraId="4B319D58" w14:textId="77777777" w:rsidR="000A4E5E" w:rsidRPr="000A4E5E" w:rsidRDefault="000A4E5E" w:rsidP="000A4E5E">
      <w:pPr>
        <w:pStyle w:val="EndNoteBibliography"/>
        <w:ind w:left="720" w:hanging="720"/>
        <w:rPr>
          <w:noProof/>
        </w:rPr>
      </w:pPr>
      <w:r w:rsidRPr="000A4E5E">
        <w:rPr>
          <w:noProof/>
        </w:rPr>
        <w:lastRenderedPageBreak/>
        <w:t>[2] Chmiel J, Kopanska M, Leszek J, Trojniak J, Ros T. EEG neurofeedback for the treatment of neuropathic pain in the elderly-a mechanistic review. Geroscience 2025.</w:t>
      </w:r>
    </w:p>
    <w:p w14:paraId="1E13C98A" w14:textId="77777777" w:rsidR="000A4E5E" w:rsidRPr="000A4E5E" w:rsidRDefault="000A4E5E" w:rsidP="000A4E5E">
      <w:pPr>
        <w:pStyle w:val="EndNoteBibliography"/>
        <w:ind w:left="720" w:hanging="720"/>
        <w:rPr>
          <w:noProof/>
        </w:rPr>
      </w:pPr>
      <w:r w:rsidRPr="000A4E5E">
        <w:rPr>
          <w:noProof/>
        </w:rPr>
        <w:t>[3] de Vries M, Wilder-Smith OH, Jongsma ML, van den Broeke EN, Arns M, van Goor H, van Rijn CM. Altered resting state EEG in chronic pancreatitis patients: toward a marker for chronic pain. J Pain Res 2013;6:815–824.</w:t>
      </w:r>
    </w:p>
    <w:p w14:paraId="4A0A950C" w14:textId="77777777" w:rsidR="000A4E5E" w:rsidRPr="000A4E5E" w:rsidRDefault="000A4E5E" w:rsidP="000A4E5E">
      <w:pPr>
        <w:pStyle w:val="EndNoteBibliography"/>
        <w:ind w:left="720" w:hanging="720"/>
        <w:rPr>
          <w:noProof/>
        </w:rPr>
      </w:pPr>
      <w:r w:rsidRPr="000A4E5E">
        <w:rPr>
          <w:noProof/>
        </w:rPr>
        <w:t>[4] Fathi Y, Dehghani A, Gantz DM, Liberati G, Wager TD. Transcranial Alternating Current Stimulation for Pain: Mixed Evidence and the Path to Precision Neuromodulation. Brain Sci 2026;16(2).</w:t>
      </w:r>
    </w:p>
    <w:p w14:paraId="4477A7BE" w14:textId="77777777" w:rsidR="000A4E5E" w:rsidRPr="000A4E5E" w:rsidRDefault="000A4E5E" w:rsidP="000A4E5E">
      <w:pPr>
        <w:pStyle w:val="EndNoteBibliography"/>
        <w:ind w:left="720" w:hanging="720"/>
        <w:rPr>
          <w:noProof/>
        </w:rPr>
      </w:pPr>
      <w:r w:rsidRPr="000A4E5E">
        <w:rPr>
          <w:noProof/>
        </w:rPr>
        <w:t>[5] Fauchon C, Kim JA, El-Sayed R, Osborne NR, Rogachov A, Cheng JC, Hemington KS, Bosma RL, Dunkley BT, Oh J, Bhatia A, Inman RD, Davis KD. Exploring sex differences in alpha brain activity as a potential neuromarker associated with neuropathic pain. Pain 2022;163(7):1291–1302.</w:t>
      </w:r>
    </w:p>
    <w:p w14:paraId="532FF37B" w14:textId="77777777" w:rsidR="000A4E5E" w:rsidRPr="000A4E5E" w:rsidRDefault="000A4E5E" w:rsidP="000A4E5E">
      <w:pPr>
        <w:pStyle w:val="EndNoteBibliography"/>
        <w:ind w:left="720" w:hanging="720"/>
        <w:rPr>
          <w:noProof/>
        </w:rPr>
      </w:pPr>
      <w:r w:rsidRPr="000A4E5E">
        <w:rPr>
          <w:noProof/>
        </w:rPr>
        <w:t>[6] Fries P. Rhythms for Cognition: Communication through Coherence. Neuron 2015;88(1):220–235.</w:t>
      </w:r>
    </w:p>
    <w:p w14:paraId="6DED3596" w14:textId="77777777" w:rsidR="000A4E5E" w:rsidRPr="000A4E5E" w:rsidRDefault="000A4E5E" w:rsidP="000A4E5E">
      <w:pPr>
        <w:pStyle w:val="EndNoteBibliography"/>
        <w:ind w:left="720" w:hanging="720"/>
        <w:rPr>
          <w:noProof/>
        </w:rPr>
      </w:pPr>
      <w:r w:rsidRPr="000A4E5E">
        <w:rPr>
          <w:noProof/>
        </w:rPr>
        <w:t>[7] Furman AJ, Meeker TJ, Rietschel JC, Yoo S, Muthulingam J, Prokhorenko M, Keaser ML, Goodman RN, Mazaheri A, Seminowicz DA. Cerebral peak alpha frequency predicts individual differences in pain sensitivity. Neuroimage 2018;167:203–210.</w:t>
      </w:r>
    </w:p>
    <w:p w14:paraId="3361660A" w14:textId="77777777" w:rsidR="000A4E5E" w:rsidRPr="000A4E5E" w:rsidRDefault="000A4E5E" w:rsidP="000A4E5E">
      <w:pPr>
        <w:pStyle w:val="EndNoteBibliography"/>
        <w:ind w:left="720" w:hanging="720"/>
        <w:rPr>
          <w:noProof/>
        </w:rPr>
      </w:pPr>
      <w:r w:rsidRPr="000A4E5E">
        <w:rPr>
          <w:noProof/>
        </w:rPr>
        <w:t>[8] Furman AJ, Prokhorenko M, Keaser ML, Zhang J, Chen S, Mazaheri A, Seminowicz DA. Sensorimotor Peak Alpha Frequency Is a Reliable Biomarker of Prolonged Pain Sensitivity. Cereb Cortex 2020;30(12):6069–6082.</w:t>
      </w:r>
    </w:p>
    <w:p w14:paraId="796E7989" w14:textId="77777777" w:rsidR="000A4E5E" w:rsidRPr="000A4E5E" w:rsidRDefault="000A4E5E" w:rsidP="000A4E5E">
      <w:pPr>
        <w:pStyle w:val="EndNoteBibliography"/>
        <w:ind w:left="720" w:hanging="720"/>
        <w:rPr>
          <w:noProof/>
        </w:rPr>
      </w:pPr>
      <w:r w:rsidRPr="000A4E5E">
        <w:rPr>
          <w:noProof/>
        </w:rPr>
        <w:t>[9] Haegens S, Cousijn H, Wallis G, Harrison PJ, Nobre AC. Inter- and intra-individual variability in alpha peak frequency. Neuroimage 2014;92(100):46–55.</w:t>
      </w:r>
    </w:p>
    <w:p w14:paraId="14ED5C91" w14:textId="77777777" w:rsidR="000A4E5E" w:rsidRPr="000A4E5E" w:rsidRDefault="000A4E5E" w:rsidP="000A4E5E">
      <w:pPr>
        <w:pStyle w:val="EndNoteBibliography"/>
        <w:ind w:left="720" w:hanging="720"/>
        <w:rPr>
          <w:noProof/>
        </w:rPr>
      </w:pPr>
      <w:r w:rsidRPr="000A4E5E">
        <w:rPr>
          <w:noProof/>
        </w:rPr>
        <w:t>[10] Hohn VD, Tiemann L, Bott FS, May ES, Fritzen C, Nickel MM, Gil Avila C, Ploner M. Neurofeedback and attention modulate somatosensory alpha oscillations but not pain perception. PLoS Biol 2025;23(1):e3002972.</w:t>
      </w:r>
    </w:p>
    <w:p w14:paraId="0F90AC0B" w14:textId="77777777" w:rsidR="000A4E5E" w:rsidRPr="000A4E5E" w:rsidRDefault="000A4E5E" w:rsidP="000A4E5E">
      <w:pPr>
        <w:pStyle w:val="EndNoteBibliography"/>
        <w:ind w:left="720" w:hanging="720"/>
        <w:rPr>
          <w:noProof/>
        </w:rPr>
      </w:pPr>
      <w:r w:rsidRPr="000A4E5E">
        <w:rPr>
          <w:noProof/>
        </w:rPr>
        <w:t>[11] Jayathilake NJ, Phan TT, Kim J, Lee KP, Park JM. Modulating neuroplasticity for chronic pain relief: noninvasive neuromodulation as a promising approach. Exp Mol Med 2025;57(3):501–514.</w:t>
      </w:r>
    </w:p>
    <w:p w14:paraId="605D427E" w14:textId="77777777" w:rsidR="000A4E5E" w:rsidRPr="000A4E5E" w:rsidRDefault="000A4E5E" w:rsidP="000A4E5E">
      <w:pPr>
        <w:pStyle w:val="EndNoteBibliography"/>
        <w:ind w:left="720" w:hanging="720"/>
        <w:rPr>
          <w:noProof/>
        </w:rPr>
      </w:pPr>
      <w:r w:rsidRPr="000A4E5E">
        <w:rPr>
          <w:noProof/>
        </w:rPr>
        <w:t>[12] Kim JA, Bosma RL, Hemington KS, Rogachov A, Osborne NR, Cheng JC, Oh J, Crawley AP, Dunkley BT, Davis KD. Neuropathic pain and pain interference are linked to alpha-band slowing and reduced beta-band magnetoencephalography activity within the dynamic pain connectome in patients with multiple sclerosis. Pain 2019;160(1):187–197.</w:t>
      </w:r>
    </w:p>
    <w:p w14:paraId="6DD00927" w14:textId="77777777" w:rsidR="000A4E5E" w:rsidRPr="000A4E5E" w:rsidRDefault="000A4E5E" w:rsidP="000A4E5E">
      <w:pPr>
        <w:pStyle w:val="EndNoteBibliography"/>
        <w:ind w:left="720" w:hanging="720"/>
        <w:rPr>
          <w:noProof/>
        </w:rPr>
      </w:pPr>
      <w:r w:rsidRPr="000A4E5E">
        <w:rPr>
          <w:noProof/>
        </w:rPr>
        <w:t>[13] Kim JA, Davis KD. Neural Oscillations: Understanding a Neural Code of Pain. Neuroscientist 2021;27(5):544–570.</w:t>
      </w:r>
    </w:p>
    <w:p w14:paraId="3FA221C2" w14:textId="77777777" w:rsidR="000A4E5E" w:rsidRPr="000A4E5E" w:rsidRDefault="000A4E5E" w:rsidP="000A4E5E">
      <w:pPr>
        <w:pStyle w:val="EndNoteBibliography"/>
        <w:ind w:left="720" w:hanging="720"/>
        <w:rPr>
          <w:noProof/>
        </w:rPr>
      </w:pPr>
      <w:r w:rsidRPr="000A4E5E">
        <w:rPr>
          <w:noProof/>
        </w:rPr>
        <w:t>[14] Millard SK, Speis DB, Skippen P, Chiang AKI, Chang WJ, Lin AJ, Furman AJ, Mazaheri A, Seminowicz DA, Schabrun SM. Can non-invasive brain stimulation modulate peak alpha frequency in the human brain? A systematic review and meta-analysis. Eur J Neurosci 2024;60(3):4182–4200.</w:t>
      </w:r>
    </w:p>
    <w:p w14:paraId="2D8A59A0" w14:textId="77777777" w:rsidR="000A4E5E" w:rsidRPr="000A4E5E" w:rsidRDefault="000A4E5E" w:rsidP="000A4E5E">
      <w:pPr>
        <w:pStyle w:val="EndNoteBibliography"/>
        <w:ind w:left="720" w:hanging="720"/>
        <w:rPr>
          <w:noProof/>
        </w:rPr>
      </w:pPr>
      <w:r w:rsidRPr="000A4E5E">
        <w:rPr>
          <w:noProof/>
        </w:rPr>
        <w:t>[15] Ploner M, Sorg C, Gross J. Brain Rhythms of Pain. Trends Cogn Sci 2017;21(2):100–110.</w:t>
      </w:r>
    </w:p>
    <w:p w14:paraId="39847110" w14:textId="77777777" w:rsidR="000A4E5E" w:rsidRPr="000A4E5E" w:rsidRDefault="000A4E5E" w:rsidP="000A4E5E">
      <w:pPr>
        <w:pStyle w:val="EndNoteBibliography"/>
        <w:ind w:left="720" w:hanging="720"/>
        <w:rPr>
          <w:noProof/>
        </w:rPr>
      </w:pPr>
      <w:r w:rsidRPr="000A4E5E">
        <w:rPr>
          <w:noProof/>
        </w:rPr>
        <w:t>[16] Price DD. Psychological and neural mechanisms of the affective dimension of pain. Science 2000;288(5472):1769–1772.</w:t>
      </w:r>
    </w:p>
    <w:p w14:paraId="0DFE4144" w14:textId="77777777" w:rsidR="000A4E5E" w:rsidRPr="000A4E5E" w:rsidRDefault="000A4E5E" w:rsidP="000A4E5E">
      <w:pPr>
        <w:pStyle w:val="EndNoteBibliography"/>
        <w:ind w:left="720" w:hanging="720"/>
        <w:rPr>
          <w:noProof/>
        </w:rPr>
      </w:pPr>
      <w:r w:rsidRPr="000A4E5E">
        <w:rPr>
          <w:noProof/>
        </w:rPr>
        <w:t>[17] Rainville P. Brain mechanisms of pain affect and pain modulation. Curr Opin Neurobiol 2002;12(2):195–204.</w:t>
      </w:r>
    </w:p>
    <w:p w14:paraId="0B7880C3" w14:textId="77777777" w:rsidR="000A4E5E" w:rsidRPr="000A4E5E" w:rsidRDefault="000A4E5E" w:rsidP="000A4E5E">
      <w:pPr>
        <w:pStyle w:val="EndNoteBibliography"/>
        <w:ind w:left="720" w:hanging="720"/>
        <w:rPr>
          <w:noProof/>
        </w:rPr>
      </w:pPr>
      <w:r w:rsidRPr="000A4E5E">
        <w:rPr>
          <w:noProof/>
        </w:rPr>
        <w:t>[18] Rainville P, Duncan GH, Price DD, Carrier B, Bushnell MC. Pain affect encoded in human anterior cingulate but not somatosensory cortex. Science 1997;277(5328):968–971.</w:t>
      </w:r>
    </w:p>
    <w:p w14:paraId="51B7402B" w14:textId="77777777" w:rsidR="000A4E5E" w:rsidRPr="000A4E5E" w:rsidRDefault="000A4E5E" w:rsidP="000A4E5E">
      <w:pPr>
        <w:pStyle w:val="EndNoteBibliography"/>
        <w:ind w:left="720" w:hanging="720"/>
        <w:rPr>
          <w:noProof/>
        </w:rPr>
      </w:pPr>
      <w:r w:rsidRPr="000A4E5E">
        <w:rPr>
          <w:noProof/>
        </w:rPr>
        <w:t>[19] Sarnthein J, Stern J, Aufenberg C, Rousson V, Jeanmonod D. Increased EEG power and slowed dominant frequency in patients with neurogenic pain. Brain 2006;129(Pt 1):55–64.</w:t>
      </w:r>
    </w:p>
    <w:p w14:paraId="4E97C2FE" w14:textId="77777777" w:rsidR="000A4E5E" w:rsidRPr="000A4E5E" w:rsidRDefault="000A4E5E" w:rsidP="000A4E5E">
      <w:pPr>
        <w:pStyle w:val="EndNoteBibliography"/>
        <w:ind w:left="720" w:hanging="720"/>
        <w:rPr>
          <w:noProof/>
        </w:rPr>
      </w:pPr>
      <w:r w:rsidRPr="000A4E5E">
        <w:rPr>
          <w:noProof/>
        </w:rPr>
        <w:lastRenderedPageBreak/>
        <w:t>[20] Schnitzler A, Gross J. Normal and pathological oscillatory communication in the brain. Nat Rev Neurosci 2005;6(4):285–296.</w:t>
      </w:r>
    </w:p>
    <w:p w14:paraId="0B459757" w14:textId="77777777" w:rsidR="000A4E5E" w:rsidRPr="000A4E5E" w:rsidRDefault="000A4E5E" w:rsidP="000A4E5E">
      <w:pPr>
        <w:pStyle w:val="EndNoteBibliography"/>
        <w:ind w:left="720" w:hanging="720"/>
        <w:rPr>
          <w:noProof/>
        </w:rPr>
      </w:pPr>
      <w:r w:rsidRPr="000A4E5E">
        <w:rPr>
          <w:noProof/>
        </w:rPr>
        <w:t>[21] Schuurman BB, Lousberg RL, Schreiber JU, van Amelsvoort T, Vossen CJ. A Scoping Review of the Effect of EEG Neurofeedback on Pain Complaints in Adults with Chronic Pain. J Clin Med 2024;13(10).</w:t>
      </w:r>
    </w:p>
    <w:p w14:paraId="5BD439DC" w14:textId="77777777" w:rsidR="000A4E5E" w:rsidRPr="000A4E5E" w:rsidRDefault="000A4E5E" w:rsidP="000A4E5E">
      <w:pPr>
        <w:pStyle w:val="EndNoteBibliography"/>
        <w:ind w:left="720" w:hanging="720"/>
        <w:rPr>
          <w:noProof/>
        </w:rPr>
      </w:pPr>
      <w:r w:rsidRPr="000A4E5E">
        <w:rPr>
          <w:noProof/>
        </w:rPr>
        <w:t>[22] Sitaram R, Ros T, Stoeckel L, Haller S, Scharnowski F, Lewis-Peacock J, Weiskopf N, Blefari ML, Rana M, Oblak E, Birbaumer N, Sulzer J. Closed-loop brain training: the science of neurofeedback. Nat Rev Neurosci 2017;18(2):86–100.</w:t>
      </w:r>
    </w:p>
    <w:p w14:paraId="3699CD3A" w14:textId="77777777" w:rsidR="000A4E5E" w:rsidRPr="000A4E5E" w:rsidRDefault="000A4E5E" w:rsidP="000A4E5E">
      <w:pPr>
        <w:pStyle w:val="EndNoteBibliography"/>
        <w:ind w:left="720" w:hanging="720"/>
        <w:rPr>
          <w:noProof/>
        </w:rPr>
      </w:pPr>
      <w:r w:rsidRPr="000A4E5E">
        <w:rPr>
          <w:noProof/>
        </w:rPr>
        <w:t>[23] Soliman N, Moisset X, Ferraro MC, de Andrade DC, Baron R, Belton J, Bennett DLH, Calvo M, Dougherty P, Gilron I, Hietaharju AJ, Hosomi K, Kamerman PR, Kemp H, Enax-Krumova EK, McNicol E, Price TJ, Raja SN, Rice ASC, Smith BH, Talkington F, Truini A, Vollert J, Attal N, Finnerup NB, Haroutounian S, Neu PRUSG. Pharmacotherapy and non-invasive neuromodulation for neuropathic pain: a systematic review and meta-analysis. Lancet Neurol 2025;24(5):413–428.</w:t>
      </w:r>
    </w:p>
    <w:p w14:paraId="2FA25716" w14:textId="77777777" w:rsidR="000A4E5E" w:rsidRDefault="000A4E5E" w:rsidP="000A4E5E">
      <w:pPr>
        <w:pStyle w:val="EndNoteBibliography"/>
        <w:ind w:left="720" w:hanging="720"/>
        <w:rPr>
          <w:noProof/>
        </w:rPr>
      </w:pPr>
      <w:r w:rsidRPr="000A4E5E">
        <w:rPr>
          <w:noProof/>
        </w:rPr>
        <w:t>[24] Tan LL, Oswald MJ, Kuner R. Neurobiology of brain oscillations in acute and chronic pain. Trends Neurosci 2021;44(8):629–642.</w:t>
      </w:r>
    </w:p>
    <w:p w14:paraId="5ED6F86F" w14:textId="0F508E35" w:rsidR="00F034E0" w:rsidRPr="00F034E0" w:rsidRDefault="009C68CC" w:rsidP="00F034E0">
      <w:pPr>
        <w:pStyle w:val="EndNoteBibliography"/>
        <w:ind w:left="720" w:hanging="720"/>
        <w:rPr>
          <w:i/>
          <w:iCs/>
          <w:noProof/>
          <w:lang w:val="en-BE"/>
        </w:rPr>
      </w:pPr>
      <w:r>
        <w:rPr>
          <w:noProof/>
        </w:rPr>
        <w:t>[25] Zheng</w:t>
      </w:r>
      <w:r w:rsidR="004B311F">
        <w:rPr>
          <w:noProof/>
        </w:rPr>
        <w:t xml:space="preserve"> Q, Qiu S, Li X, Wang K, Liu J, Jin </w:t>
      </w:r>
      <w:r w:rsidR="00F034E0">
        <w:rPr>
          <w:noProof/>
        </w:rPr>
        <w:t xml:space="preserve">R, Peng W. </w:t>
      </w:r>
      <w:r w:rsidR="00F034E0" w:rsidRPr="00F034E0">
        <w:rPr>
          <w:noProof/>
          <w:lang w:val="en-BE"/>
        </w:rPr>
        <w:t>Neurofeedback of somatosensory alpha oscillations modulates sensory and affective</w:t>
      </w:r>
      <w:r w:rsidR="00F034E0">
        <w:rPr>
          <w:noProof/>
          <w:lang w:val="en-BE"/>
        </w:rPr>
        <w:t xml:space="preserve"> </w:t>
      </w:r>
      <w:r w:rsidR="00F034E0" w:rsidRPr="00F034E0">
        <w:rPr>
          <w:noProof/>
          <w:lang w:val="en-BE"/>
        </w:rPr>
        <w:t>pain via dissociable neurocognitive pathways</w:t>
      </w:r>
      <w:r w:rsidR="00F034E0">
        <w:rPr>
          <w:noProof/>
          <w:lang w:val="en-BE"/>
        </w:rPr>
        <w:t xml:space="preserve">. </w:t>
      </w:r>
      <w:r w:rsidR="00186559">
        <w:rPr>
          <w:noProof/>
          <w:lang w:val="en-BE"/>
        </w:rPr>
        <w:t>PAIN</w:t>
      </w:r>
      <w:r w:rsidR="00F034E0">
        <w:rPr>
          <w:noProof/>
          <w:lang w:val="en-BE"/>
        </w:rPr>
        <w:t xml:space="preserve"> 2026, </w:t>
      </w:r>
      <w:r w:rsidR="00F034E0">
        <w:rPr>
          <w:i/>
          <w:iCs/>
          <w:noProof/>
          <w:lang w:val="en-BE"/>
        </w:rPr>
        <w:t>in press.</w:t>
      </w:r>
    </w:p>
    <w:p w14:paraId="7908A68F" w14:textId="78059848" w:rsidR="009C68CC" w:rsidRPr="000A4E5E" w:rsidRDefault="009C68CC" w:rsidP="000A4E5E">
      <w:pPr>
        <w:pStyle w:val="EndNoteBibliography"/>
        <w:ind w:left="720" w:hanging="720"/>
        <w:rPr>
          <w:noProof/>
        </w:rPr>
      </w:pPr>
    </w:p>
    <w:p w14:paraId="299CAF39" w14:textId="7F63B84D" w:rsidR="00436C2C" w:rsidRDefault="00FA2370" w:rsidP="00742995">
      <w:pPr>
        <w:spacing w:line="480" w:lineRule="auto"/>
        <w:jc w:val="both"/>
      </w:pPr>
      <w:r>
        <w:fldChar w:fldCharType="end"/>
      </w:r>
    </w:p>
    <w:p w14:paraId="30DB3E0D" w14:textId="77777777" w:rsidR="004B311F" w:rsidRDefault="004B311F" w:rsidP="00742995">
      <w:pPr>
        <w:spacing w:line="480" w:lineRule="auto"/>
        <w:jc w:val="both"/>
      </w:pPr>
    </w:p>
    <w:p w14:paraId="1AE844AE" w14:textId="77777777" w:rsidR="004B311F" w:rsidRDefault="004B311F" w:rsidP="00742995">
      <w:pPr>
        <w:spacing w:line="480" w:lineRule="auto"/>
        <w:jc w:val="both"/>
      </w:pPr>
    </w:p>
    <w:p w14:paraId="0E8B368E" w14:textId="77777777" w:rsidR="004B311F" w:rsidRPr="004B311F" w:rsidRDefault="004B311F" w:rsidP="004B311F"/>
    <w:p w14:paraId="113537F9" w14:textId="77777777" w:rsidR="004B311F" w:rsidRDefault="004B311F" w:rsidP="00742995">
      <w:pPr>
        <w:spacing w:line="480" w:lineRule="auto"/>
        <w:jc w:val="both"/>
      </w:pPr>
    </w:p>
    <w:sectPr w:rsidR="004B311F">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endnote w:type="separator" w:id="-1">
    <w:p w14:paraId="2155E245" w14:textId="77777777" w:rsidR="001E6DD3" w:rsidRDefault="001E6DD3" w:rsidP="00686189">
      <w:r>
        <w:separator/>
      </w:r>
    </w:p>
  </w:endnote>
  <w:endnote w:type="continuationSeparator" w:id="0">
    <w:p w14:paraId="13A31360" w14:textId="77777777" w:rsidR="001E6DD3" w:rsidRDefault="001E6DD3" w:rsidP="006861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sdt>
    <w:sdtPr>
      <w:rPr>
        <w:rStyle w:val="PageNumber"/>
      </w:rPr>
      <w:id w:val="-519161710"/>
      <w:docPartObj>
        <w:docPartGallery w:val="Page Numbers (Bottom of Page)"/>
        <w:docPartUnique/>
      </w:docPartObj>
    </w:sdtPr>
    <w:sdtEndPr>
      <w:rPr>
        <w:rStyle w:val="PageNumber"/>
      </w:rPr>
    </w:sdtEndPr>
    <w:sdtContent>
      <w:p w14:paraId="6026819F" w14:textId="143280E5" w:rsidR="00686189" w:rsidRDefault="00686189" w:rsidP="00615C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6D39DED5" w14:textId="77777777" w:rsidR="00686189" w:rsidRDefault="00686189" w:rsidP="0068618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sdt>
    <w:sdtPr>
      <w:rPr>
        <w:rStyle w:val="PageNumber"/>
      </w:rPr>
      <w:id w:val="-389809302"/>
      <w:docPartObj>
        <w:docPartGallery w:val="Page Numbers (Bottom of Page)"/>
        <w:docPartUnique/>
      </w:docPartObj>
    </w:sdtPr>
    <w:sdtEndPr>
      <w:rPr>
        <w:rStyle w:val="PageNumber"/>
      </w:rPr>
    </w:sdtEndPr>
    <w:sdtContent>
      <w:p w14:paraId="4DA5B951" w14:textId="3F2813DD" w:rsidR="00686189" w:rsidRDefault="00686189" w:rsidP="00615C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D1F4B5" w14:textId="77777777" w:rsidR="00686189" w:rsidRDefault="00686189" w:rsidP="0068618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m="http://schemas.openxmlformats.org/officeDocument/2006/math" xmlns:aink="http://schemas.microsoft.com/office/drawing/2016/ink" xmlns:am3d="http://schemas.microsoft.com/office/drawing/2017/model3d" xmlns:oel="http://schemas.microsoft.com/office/2019/extlst" xmlns:r="http://schemas.openxmlformats.org/officeDocument/2006/relationships" xmlns:wp14="http://schemas.microsoft.com/office/word/2010/wordprocessingDrawing" xmlns:wp="http://schemas.openxmlformats.org/drawingml/2006/wordprocessingDrawing"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xmlns:wne="http://schemas.microsoft.com/office/word/2006/wordml" mc:Ignorable="w14 w15 w16se w16cid w16 w16cex w16sdtdh w16sdtfl w16du wp14">
  <w:footnote w:type="separator" w:id="-1">
    <w:p w14:paraId="0C26C42B" w14:textId="77777777" w:rsidR="001E6DD3" w:rsidRDefault="001E6DD3" w:rsidP="00686189">
      <w:r>
        <w:separator/>
      </w:r>
    </w:p>
  </w:footnote>
  <w:footnote w:type="continuationSeparator" w:id="0">
    <w:p w14:paraId="2BF1F96A" w14:textId="77777777" w:rsidR="001E6DD3" w:rsidRDefault="001E6DD3" w:rsidP="00686189">
      <w:r>
        <w:continuationSeparator/>
      </w:r>
    </w:p>
  </w:footnote>
</w:footnotes>
</file>

<file path=word/settings.xml><?xml version="1.0" encoding="utf-8"?>
<w:settings xmlns:mc="http://schemas.openxmlformats.org/markup-compatibility/2006" xmlns:m="http://schemas.openxmlformats.org/officeDocument/2006/math" xmlns:r="http://schemas.openxmlformats.org/officeDocument/2006/relationships" xmlns:sl="http://schemas.openxmlformats.org/schemaLibrary/2006/main" xmlns:o="urn:schemas-microsoft-com:office:office"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ai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20a0ft5wt9znerprsx2rslpp9tfpw52esw&quot;&gt;Giulia&amp;apos;s EndNote Library&lt;record-ids&gt;&lt;item&gt;87&lt;/item&gt;&lt;item&gt;88&lt;/item&gt;&lt;item&gt;90&lt;/item&gt;&lt;item&gt;91&lt;/item&gt;&lt;item&gt;92&lt;/item&gt;&lt;item&gt;93&lt;/item&gt;&lt;item&gt;140&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7&lt;/item&gt;&lt;item&gt;158&lt;/item&gt;&lt;item&gt;159&lt;/item&gt;&lt;/record-ids&gt;&lt;/item&gt;&lt;/Libraries&gt;"/>
  </w:docVars>
  <w:rsids>
    <w:rsidRoot w:val="00740A0A"/>
    <w:rsid w:val="000044A4"/>
    <w:rsid w:val="00004C07"/>
    <w:rsid w:val="0001309D"/>
    <w:rsid w:val="000247A3"/>
    <w:rsid w:val="00030DEB"/>
    <w:rsid w:val="0003684A"/>
    <w:rsid w:val="00041458"/>
    <w:rsid w:val="00042917"/>
    <w:rsid w:val="00045431"/>
    <w:rsid w:val="00047A12"/>
    <w:rsid w:val="00057F07"/>
    <w:rsid w:val="00062BE8"/>
    <w:rsid w:val="0006380E"/>
    <w:rsid w:val="00063B5C"/>
    <w:rsid w:val="00065995"/>
    <w:rsid w:val="000746E0"/>
    <w:rsid w:val="00074FC6"/>
    <w:rsid w:val="000752C3"/>
    <w:rsid w:val="0009194E"/>
    <w:rsid w:val="00092536"/>
    <w:rsid w:val="000974FB"/>
    <w:rsid w:val="000A342E"/>
    <w:rsid w:val="000A4E5E"/>
    <w:rsid w:val="000B03FC"/>
    <w:rsid w:val="000B2CDA"/>
    <w:rsid w:val="000C0F73"/>
    <w:rsid w:val="000D06AD"/>
    <w:rsid w:val="000E5FDD"/>
    <w:rsid w:val="000E7521"/>
    <w:rsid w:val="000E7A4A"/>
    <w:rsid w:val="000F6C80"/>
    <w:rsid w:val="0010634C"/>
    <w:rsid w:val="00106B9D"/>
    <w:rsid w:val="001122BF"/>
    <w:rsid w:val="00112402"/>
    <w:rsid w:val="00112CA6"/>
    <w:rsid w:val="00123A10"/>
    <w:rsid w:val="00142CF0"/>
    <w:rsid w:val="001553DD"/>
    <w:rsid w:val="0015580C"/>
    <w:rsid w:val="00156103"/>
    <w:rsid w:val="001744D4"/>
    <w:rsid w:val="00185375"/>
    <w:rsid w:val="00186559"/>
    <w:rsid w:val="001A27AB"/>
    <w:rsid w:val="001A5635"/>
    <w:rsid w:val="001A58D6"/>
    <w:rsid w:val="001A59C7"/>
    <w:rsid w:val="001A6105"/>
    <w:rsid w:val="001A740F"/>
    <w:rsid w:val="001B3DF2"/>
    <w:rsid w:val="001D02F6"/>
    <w:rsid w:val="001D24FA"/>
    <w:rsid w:val="001E6DD3"/>
    <w:rsid w:val="001E6FAB"/>
    <w:rsid w:val="0020191A"/>
    <w:rsid w:val="00212D88"/>
    <w:rsid w:val="0021429F"/>
    <w:rsid w:val="0021501A"/>
    <w:rsid w:val="00216D3A"/>
    <w:rsid w:val="00221A56"/>
    <w:rsid w:val="00222F3B"/>
    <w:rsid w:val="00227B32"/>
    <w:rsid w:val="0023021A"/>
    <w:rsid w:val="002306EB"/>
    <w:rsid w:val="00233289"/>
    <w:rsid w:val="002350B8"/>
    <w:rsid w:val="00243361"/>
    <w:rsid w:val="002434C6"/>
    <w:rsid w:val="002518C8"/>
    <w:rsid w:val="00271D04"/>
    <w:rsid w:val="002724E1"/>
    <w:rsid w:val="002810F1"/>
    <w:rsid w:val="00287214"/>
    <w:rsid w:val="00287498"/>
    <w:rsid w:val="002920BE"/>
    <w:rsid w:val="002A0853"/>
    <w:rsid w:val="002B3E40"/>
    <w:rsid w:val="002B47AF"/>
    <w:rsid w:val="002C09BA"/>
    <w:rsid w:val="002C3778"/>
    <w:rsid w:val="002C663F"/>
    <w:rsid w:val="002C68A8"/>
    <w:rsid w:val="002D04BE"/>
    <w:rsid w:val="002D327D"/>
    <w:rsid w:val="002D72FB"/>
    <w:rsid w:val="002E08D3"/>
    <w:rsid w:val="002E290D"/>
    <w:rsid w:val="002F3416"/>
    <w:rsid w:val="00305178"/>
    <w:rsid w:val="00306592"/>
    <w:rsid w:val="0031251A"/>
    <w:rsid w:val="00326D1C"/>
    <w:rsid w:val="00330A4C"/>
    <w:rsid w:val="00335E9F"/>
    <w:rsid w:val="00347E6A"/>
    <w:rsid w:val="003530A0"/>
    <w:rsid w:val="0035353E"/>
    <w:rsid w:val="00356A9C"/>
    <w:rsid w:val="003623FE"/>
    <w:rsid w:val="00362C7B"/>
    <w:rsid w:val="003633B8"/>
    <w:rsid w:val="00367CC1"/>
    <w:rsid w:val="003749A1"/>
    <w:rsid w:val="003764B3"/>
    <w:rsid w:val="0038210B"/>
    <w:rsid w:val="0039303E"/>
    <w:rsid w:val="00393637"/>
    <w:rsid w:val="003A5B3F"/>
    <w:rsid w:val="003B7F2D"/>
    <w:rsid w:val="003C2DAF"/>
    <w:rsid w:val="003C5AF4"/>
    <w:rsid w:val="003C62A4"/>
    <w:rsid w:val="003D28E4"/>
    <w:rsid w:val="003D3D36"/>
    <w:rsid w:val="003D6638"/>
    <w:rsid w:val="003D7711"/>
    <w:rsid w:val="003F0603"/>
    <w:rsid w:val="0040266F"/>
    <w:rsid w:val="00411C8A"/>
    <w:rsid w:val="004127C3"/>
    <w:rsid w:val="00424834"/>
    <w:rsid w:val="00430522"/>
    <w:rsid w:val="00433977"/>
    <w:rsid w:val="00436C2C"/>
    <w:rsid w:val="00450039"/>
    <w:rsid w:val="00452DD5"/>
    <w:rsid w:val="00455AB1"/>
    <w:rsid w:val="00461301"/>
    <w:rsid w:val="00462C31"/>
    <w:rsid w:val="0046335A"/>
    <w:rsid w:val="00473D19"/>
    <w:rsid w:val="00474C66"/>
    <w:rsid w:val="004762A0"/>
    <w:rsid w:val="004777AF"/>
    <w:rsid w:val="004861B5"/>
    <w:rsid w:val="004920D9"/>
    <w:rsid w:val="004B1B7A"/>
    <w:rsid w:val="004B2444"/>
    <w:rsid w:val="004B311F"/>
    <w:rsid w:val="004C41BD"/>
    <w:rsid w:val="004D174D"/>
    <w:rsid w:val="004E5302"/>
    <w:rsid w:val="004F5100"/>
    <w:rsid w:val="004F71E1"/>
    <w:rsid w:val="00500F67"/>
    <w:rsid w:val="00506AAA"/>
    <w:rsid w:val="00515151"/>
    <w:rsid w:val="00520D54"/>
    <w:rsid w:val="005220E2"/>
    <w:rsid w:val="0052631A"/>
    <w:rsid w:val="005370C4"/>
    <w:rsid w:val="00540B97"/>
    <w:rsid w:val="00546464"/>
    <w:rsid w:val="0054676B"/>
    <w:rsid w:val="00550E55"/>
    <w:rsid w:val="005519FA"/>
    <w:rsid w:val="00554CC0"/>
    <w:rsid w:val="00560A69"/>
    <w:rsid w:val="00562682"/>
    <w:rsid w:val="0056427D"/>
    <w:rsid w:val="00565954"/>
    <w:rsid w:val="0058200C"/>
    <w:rsid w:val="00590518"/>
    <w:rsid w:val="00591EBC"/>
    <w:rsid w:val="005A4446"/>
    <w:rsid w:val="005B2EFA"/>
    <w:rsid w:val="005C200A"/>
    <w:rsid w:val="005C53A3"/>
    <w:rsid w:val="005E28A3"/>
    <w:rsid w:val="005E6057"/>
    <w:rsid w:val="005F10F7"/>
    <w:rsid w:val="00606A79"/>
    <w:rsid w:val="00611C6E"/>
    <w:rsid w:val="00612DA2"/>
    <w:rsid w:val="0061722C"/>
    <w:rsid w:val="00621102"/>
    <w:rsid w:val="00631A8C"/>
    <w:rsid w:val="00635B2C"/>
    <w:rsid w:val="00644536"/>
    <w:rsid w:val="00644A79"/>
    <w:rsid w:val="006555C1"/>
    <w:rsid w:val="006619DF"/>
    <w:rsid w:val="00686189"/>
    <w:rsid w:val="006A5CAB"/>
    <w:rsid w:val="006B439F"/>
    <w:rsid w:val="006B59F7"/>
    <w:rsid w:val="006E134C"/>
    <w:rsid w:val="006F014A"/>
    <w:rsid w:val="006F5056"/>
    <w:rsid w:val="006F5142"/>
    <w:rsid w:val="007057B7"/>
    <w:rsid w:val="00705F7B"/>
    <w:rsid w:val="00706072"/>
    <w:rsid w:val="00710B93"/>
    <w:rsid w:val="00717614"/>
    <w:rsid w:val="00740A0A"/>
    <w:rsid w:val="00742995"/>
    <w:rsid w:val="00753BC7"/>
    <w:rsid w:val="00756D14"/>
    <w:rsid w:val="00765230"/>
    <w:rsid w:val="007703FA"/>
    <w:rsid w:val="00770717"/>
    <w:rsid w:val="00781C10"/>
    <w:rsid w:val="007A09D2"/>
    <w:rsid w:val="007A23F5"/>
    <w:rsid w:val="007A2D80"/>
    <w:rsid w:val="007A3928"/>
    <w:rsid w:val="007A746A"/>
    <w:rsid w:val="007A7DD6"/>
    <w:rsid w:val="007B39BB"/>
    <w:rsid w:val="007C4307"/>
    <w:rsid w:val="007E0F13"/>
    <w:rsid w:val="007F4B4D"/>
    <w:rsid w:val="007F75D9"/>
    <w:rsid w:val="008033A9"/>
    <w:rsid w:val="00813FC2"/>
    <w:rsid w:val="00824B30"/>
    <w:rsid w:val="00827CB9"/>
    <w:rsid w:val="00845204"/>
    <w:rsid w:val="0087208B"/>
    <w:rsid w:val="0087222B"/>
    <w:rsid w:val="008748B9"/>
    <w:rsid w:val="00883A11"/>
    <w:rsid w:val="00892AAE"/>
    <w:rsid w:val="00895FE5"/>
    <w:rsid w:val="0089608B"/>
    <w:rsid w:val="008A1C23"/>
    <w:rsid w:val="008B072C"/>
    <w:rsid w:val="008C180B"/>
    <w:rsid w:val="008C5B89"/>
    <w:rsid w:val="008D2314"/>
    <w:rsid w:val="008E0C1D"/>
    <w:rsid w:val="008E2F7B"/>
    <w:rsid w:val="008E47E0"/>
    <w:rsid w:val="008F2704"/>
    <w:rsid w:val="00900A27"/>
    <w:rsid w:val="00902875"/>
    <w:rsid w:val="00904FE7"/>
    <w:rsid w:val="0092214A"/>
    <w:rsid w:val="0092329B"/>
    <w:rsid w:val="00923E2B"/>
    <w:rsid w:val="009263B7"/>
    <w:rsid w:val="0092764D"/>
    <w:rsid w:val="00933CD3"/>
    <w:rsid w:val="00934A21"/>
    <w:rsid w:val="009465E8"/>
    <w:rsid w:val="0095116A"/>
    <w:rsid w:val="0096000C"/>
    <w:rsid w:val="009677A2"/>
    <w:rsid w:val="00970273"/>
    <w:rsid w:val="0099480B"/>
    <w:rsid w:val="009A358F"/>
    <w:rsid w:val="009A46DA"/>
    <w:rsid w:val="009A68D0"/>
    <w:rsid w:val="009A7E1D"/>
    <w:rsid w:val="009B1105"/>
    <w:rsid w:val="009B2467"/>
    <w:rsid w:val="009B38CA"/>
    <w:rsid w:val="009C059B"/>
    <w:rsid w:val="009C68CC"/>
    <w:rsid w:val="009D3360"/>
    <w:rsid w:val="009D4AB7"/>
    <w:rsid w:val="00A1014F"/>
    <w:rsid w:val="00A20763"/>
    <w:rsid w:val="00A40BEC"/>
    <w:rsid w:val="00A46ABF"/>
    <w:rsid w:val="00A515FC"/>
    <w:rsid w:val="00A621B1"/>
    <w:rsid w:val="00A6265E"/>
    <w:rsid w:val="00A6677C"/>
    <w:rsid w:val="00A7069E"/>
    <w:rsid w:val="00A72E1A"/>
    <w:rsid w:val="00A83862"/>
    <w:rsid w:val="00A96B4C"/>
    <w:rsid w:val="00AA74EA"/>
    <w:rsid w:val="00AB359D"/>
    <w:rsid w:val="00AB7AB0"/>
    <w:rsid w:val="00AD30C0"/>
    <w:rsid w:val="00AE57B6"/>
    <w:rsid w:val="00B01C62"/>
    <w:rsid w:val="00B01EB8"/>
    <w:rsid w:val="00B01F5E"/>
    <w:rsid w:val="00B03930"/>
    <w:rsid w:val="00B10C63"/>
    <w:rsid w:val="00B15278"/>
    <w:rsid w:val="00B16633"/>
    <w:rsid w:val="00B16D0C"/>
    <w:rsid w:val="00B260DB"/>
    <w:rsid w:val="00B420DC"/>
    <w:rsid w:val="00B47FAC"/>
    <w:rsid w:val="00B50B0E"/>
    <w:rsid w:val="00B553D7"/>
    <w:rsid w:val="00B640FB"/>
    <w:rsid w:val="00B677A3"/>
    <w:rsid w:val="00B71C70"/>
    <w:rsid w:val="00B73717"/>
    <w:rsid w:val="00B77BC6"/>
    <w:rsid w:val="00B92192"/>
    <w:rsid w:val="00BB1EA5"/>
    <w:rsid w:val="00BB33D0"/>
    <w:rsid w:val="00BB672A"/>
    <w:rsid w:val="00BB699A"/>
    <w:rsid w:val="00BB780B"/>
    <w:rsid w:val="00BD722D"/>
    <w:rsid w:val="00BD754F"/>
    <w:rsid w:val="00BE0133"/>
    <w:rsid w:val="00BE3311"/>
    <w:rsid w:val="00BF44AE"/>
    <w:rsid w:val="00BF4AE3"/>
    <w:rsid w:val="00C002EE"/>
    <w:rsid w:val="00C21279"/>
    <w:rsid w:val="00C21AEE"/>
    <w:rsid w:val="00C30DF6"/>
    <w:rsid w:val="00C319EC"/>
    <w:rsid w:val="00C319F6"/>
    <w:rsid w:val="00C47B9C"/>
    <w:rsid w:val="00C51EFE"/>
    <w:rsid w:val="00C57123"/>
    <w:rsid w:val="00C627A2"/>
    <w:rsid w:val="00C67487"/>
    <w:rsid w:val="00C71519"/>
    <w:rsid w:val="00C74E27"/>
    <w:rsid w:val="00C827F2"/>
    <w:rsid w:val="00C928EA"/>
    <w:rsid w:val="00C947D2"/>
    <w:rsid w:val="00C94E22"/>
    <w:rsid w:val="00C960AD"/>
    <w:rsid w:val="00CA0969"/>
    <w:rsid w:val="00CA57CA"/>
    <w:rsid w:val="00CB0FAD"/>
    <w:rsid w:val="00CB1F26"/>
    <w:rsid w:val="00CE0A8C"/>
    <w:rsid w:val="00CE3204"/>
    <w:rsid w:val="00CF4CD4"/>
    <w:rsid w:val="00D01FF5"/>
    <w:rsid w:val="00D05735"/>
    <w:rsid w:val="00D0620B"/>
    <w:rsid w:val="00D1143D"/>
    <w:rsid w:val="00D15583"/>
    <w:rsid w:val="00D35A18"/>
    <w:rsid w:val="00D3606B"/>
    <w:rsid w:val="00D41325"/>
    <w:rsid w:val="00D44C2E"/>
    <w:rsid w:val="00D52CB6"/>
    <w:rsid w:val="00D52F39"/>
    <w:rsid w:val="00D63369"/>
    <w:rsid w:val="00D70C84"/>
    <w:rsid w:val="00D74D24"/>
    <w:rsid w:val="00D8458E"/>
    <w:rsid w:val="00D9318D"/>
    <w:rsid w:val="00DA33CD"/>
    <w:rsid w:val="00DB4172"/>
    <w:rsid w:val="00DC1130"/>
    <w:rsid w:val="00DC7550"/>
    <w:rsid w:val="00DD6FE2"/>
    <w:rsid w:val="00DE4D77"/>
    <w:rsid w:val="00DE4EB3"/>
    <w:rsid w:val="00DF133D"/>
    <w:rsid w:val="00DF22A0"/>
    <w:rsid w:val="00DF342F"/>
    <w:rsid w:val="00DF5091"/>
    <w:rsid w:val="00E02D18"/>
    <w:rsid w:val="00E05E24"/>
    <w:rsid w:val="00E071F0"/>
    <w:rsid w:val="00E10E5A"/>
    <w:rsid w:val="00E111D5"/>
    <w:rsid w:val="00E14227"/>
    <w:rsid w:val="00E20F20"/>
    <w:rsid w:val="00E244DD"/>
    <w:rsid w:val="00E2587F"/>
    <w:rsid w:val="00E37B73"/>
    <w:rsid w:val="00E41C20"/>
    <w:rsid w:val="00E4392E"/>
    <w:rsid w:val="00E51E13"/>
    <w:rsid w:val="00E62EDC"/>
    <w:rsid w:val="00E6413E"/>
    <w:rsid w:val="00E66203"/>
    <w:rsid w:val="00E7494A"/>
    <w:rsid w:val="00E76492"/>
    <w:rsid w:val="00E77CBA"/>
    <w:rsid w:val="00E806BD"/>
    <w:rsid w:val="00E83834"/>
    <w:rsid w:val="00E83BA1"/>
    <w:rsid w:val="00E86588"/>
    <w:rsid w:val="00E97B94"/>
    <w:rsid w:val="00EA5662"/>
    <w:rsid w:val="00EB0798"/>
    <w:rsid w:val="00EB2021"/>
    <w:rsid w:val="00EC1090"/>
    <w:rsid w:val="00EC4B34"/>
    <w:rsid w:val="00ED3141"/>
    <w:rsid w:val="00EF1F4E"/>
    <w:rsid w:val="00EF4E62"/>
    <w:rsid w:val="00EF4F28"/>
    <w:rsid w:val="00F034E0"/>
    <w:rsid w:val="00F04D2C"/>
    <w:rsid w:val="00F05212"/>
    <w:rsid w:val="00F230BC"/>
    <w:rsid w:val="00F31047"/>
    <w:rsid w:val="00F34414"/>
    <w:rsid w:val="00F45569"/>
    <w:rsid w:val="00F479BB"/>
    <w:rsid w:val="00F547EE"/>
    <w:rsid w:val="00F74DDF"/>
    <w:rsid w:val="00FA1800"/>
    <w:rsid w:val="00FA2370"/>
    <w:rsid w:val="00FB345A"/>
    <w:rsid w:val="00FB4021"/>
    <w:rsid w:val="00FB62EE"/>
    <w:rsid w:val="00FC5E04"/>
    <w:rsid w:val="00FD26F2"/>
    <w:rsid w:val="00FE4C14"/>
    <w:rsid w:val="00FF0F90"/>
    <w:rsid w:val="00FF2DCA"/>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01061C"/>
  <w15:chartTrackingRefBased/>
  <w15:docId w15:val="{40403471-F176-CE4C-8394-02B6136F5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docDefaults>
    <w:rPrDefault>
      <w:rPr>
        <w:rFonts w:asciiTheme="minorHAnsi" w:eastAsiaTheme="minorHAnsi" w:hAnsiTheme="minorHAnsi" w:cstheme="minorBidi"/>
        <w:kern w:val="2"/>
        <w:sz w:val="24"/>
        <w:szCs w:val="24"/>
        <w:lang w:val="en-B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0A0A"/>
    <w:pPr>
      <w:spacing w:after="0" w:line="240" w:lineRule="auto"/>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740A0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40A0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40A0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40A0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40A0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40A0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40A0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40A0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40A0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0A0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40A0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40A0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40A0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40A0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40A0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40A0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40A0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40A0A"/>
    <w:rPr>
      <w:rFonts w:eastAsiaTheme="majorEastAsia" w:cstheme="majorBidi"/>
      <w:color w:val="272727" w:themeColor="text1" w:themeTint="D8"/>
    </w:rPr>
  </w:style>
  <w:style w:type="paragraph" w:styleId="Title">
    <w:name w:val="Title"/>
    <w:basedOn w:val="Normal"/>
    <w:next w:val="Normal"/>
    <w:link w:val="TitleChar"/>
    <w:uiPriority w:val="10"/>
    <w:qFormat/>
    <w:rsid w:val="00740A0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0A0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40A0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40A0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40A0A"/>
    <w:pPr>
      <w:spacing w:before="160"/>
      <w:jc w:val="center"/>
    </w:pPr>
    <w:rPr>
      <w:i/>
      <w:iCs/>
      <w:color w:val="404040" w:themeColor="text1" w:themeTint="BF"/>
    </w:rPr>
  </w:style>
  <w:style w:type="character" w:customStyle="1" w:styleId="QuoteChar">
    <w:name w:val="Quote Char"/>
    <w:basedOn w:val="DefaultParagraphFont"/>
    <w:link w:val="Quote"/>
    <w:uiPriority w:val="29"/>
    <w:rsid w:val="00740A0A"/>
    <w:rPr>
      <w:i/>
      <w:iCs/>
      <w:color w:val="404040" w:themeColor="text1" w:themeTint="BF"/>
    </w:rPr>
  </w:style>
  <w:style w:type="paragraph" w:styleId="ListParagraph">
    <w:name w:val="List Paragraph"/>
    <w:basedOn w:val="Normal"/>
    <w:uiPriority w:val="34"/>
    <w:qFormat/>
    <w:rsid w:val="00740A0A"/>
    <w:pPr>
      <w:ind w:left="720"/>
      <w:contextualSpacing/>
    </w:pPr>
  </w:style>
  <w:style w:type="character" w:styleId="IntenseEmphasis">
    <w:name w:val="Intense Emphasis"/>
    <w:basedOn w:val="DefaultParagraphFont"/>
    <w:uiPriority w:val="21"/>
    <w:qFormat/>
    <w:rsid w:val="00740A0A"/>
    <w:rPr>
      <w:i/>
      <w:iCs/>
      <w:color w:val="0F4761" w:themeColor="accent1" w:themeShade="BF"/>
    </w:rPr>
  </w:style>
  <w:style w:type="paragraph" w:styleId="IntenseQuote">
    <w:name w:val="Intense Quote"/>
    <w:basedOn w:val="Normal"/>
    <w:next w:val="Normal"/>
    <w:link w:val="IntenseQuoteChar"/>
    <w:uiPriority w:val="30"/>
    <w:qFormat/>
    <w:rsid w:val="00740A0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40A0A"/>
    <w:rPr>
      <w:i/>
      <w:iCs/>
      <w:color w:val="0F4761" w:themeColor="accent1" w:themeShade="BF"/>
    </w:rPr>
  </w:style>
  <w:style w:type="character" w:styleId="IntenseReference">
    <w:name w:val="Intense Reference"/>
    <w:basedOn w:val="DefaultParagraphFont"/>
    <w:uiPriority w:val="32"/>
    <w:qFormat/>
    <w:rsid w:val="00740A0A"/>
    <w:rPr>
      <w:b/>
      <w:bCs/>
      <w:smallCaps/>
      <w:color w:val="0F4761" w:themeColor="accent1" w:themeShade="BF"/>
      <w:spacing w:val="5"/>
    </w:rPr>
  </w:style>
  <w:style w:type="character" w:styleId="Hyperlink">
    <w:name w:val="Hyperlink"/>
    <w:basedOn w:val="DefaultParagraphFont"/>
    <w:uiPriority w:val="99"/>
    <w:unhideWhenUsed/>
    <w:rsid w:val="00740A0A"/>
    <w:rPr>
      <w:color w:val="467886" w:themeColor="hyperlink"/>
      <w:u w:val="single"/>
    </w:rPr>
  </w:style>
  <w:style w:type="paragraph" w:styleId="Footer">
    <w:name w:val="footer"/>
    <w:basedOn w:val="Normal"/>
    <w:link w:val="FooterChar"/>
    <w:uiPriority w:val="99"/>
    <w:unhideWhenUsed/>
    <w:rsid w:val="00686189"/>
    <w:pPr>
      <w:tabs>
        <w:tab w:val="center" w:pos="4513"/>
        <w:tab w:val="right" w:pos="9026"/>
      </w:tabs>
    </w:pPr>
  </w:style>
  <w:style w:type="character" w:customStyle="1" w:styleId="FooterChar">
    <w:name w:val="Footer Char"/>
    <w:basedOn w:val="DefaultParagraphFont"/>
    <w:link w:val="Footer"/>
    <w:uiPriority w:val="99"/>
    <w:rsid w:val="00686189"/>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686189"/>
  </w:style>
  <w:style w:type="paragraph" w:customStyle="1" w:styleId="p1">
    <w:name w:val="p1"/>
    <w:basedOn w:val="Normal"/>
    <w:rsid w:val="00644536"/>
    <w:rPr>
      <w:color w:val="000000"/>
      <w:sz w:val="18"/>
      <w:szCs w:val="18"/>
    </w:rPr>
  </w:style>
  <w:style w:type="paragraph" w:styleId="NormalWeb">
    <w:name w:val="Normal (Web)"/>
    <w:basedOn w:val="Normal"/>
    <w:uiPriority w:val="99"/>
    <w:semiHidden/>
    <w:unhideWhenUsed/>
    <w:rsid w:val="009B38CA"/>
  </w:style>
  <w:style w:type="character" w:styleId="CommentReference">
    <w:name w:val="annotation reference"/>
    <w:basedOn w:val="DefaultParagraphFont"/>
    <w:uiPriority w:val="99"/>
    <w:semiHidden/>
    <w:unhideWhenUsed/>
    <w:rsid w:val="002518C8"/>
    <w:rPr>
      <w:sz w:val="16"/>
      <w:szCs w:val="16"/>
    </w:rPr>
  </w:style>
  <w:style w:type="paragraph" w:styleId="CommentText">
    <w:name w:val="annotation text"/>
    <w:basedOn w:val="Normal"/>
    <w:link w:val="CommentTextChar"/>
    <w:uiPriority w:val="99"/>
    <w:semiHidden/>
    <w:unhideWhenUsed/>
    <w:rsid w:val="004920D9"/>
    <w:rPr>
      <w:sz w:val="20"/>
      <w:szCs w:val="20"/>
    </w:rPr>
  </w:style>
  <w:style w:type="character" w:customStyle="1" w:styleId="CommentTextChar">
    <w:name w:val="Comment Text Char"/>
    <w:basedOn w:val="DefaultParagraphFont"/>
    <w:link w:val="CommentText"/>
    <w:uiPriority w:val="99"/>
    <w:semiHidden/>
    <w:rsid w:val="004920D9"/>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4920D9"/>
    <w:rPr>
      <w:b/>
      <w:bCs/>
    </w:rPr>
  </w:style>
  <w:style w:type="character" w:customStyle="1" w:styleId="CommentSubjectChar">
    <w:name w:val="Comment Subject Char"/>
    <w:basedOn w:val="CommentTextChar"/>
    <w:link w:val="CommentSubject"/>
    <w:uiPriority w:val="99"/>
    <w:semiHidden/>
    <w:rsid w:val="004920D9"/>
    <w:rPr>
      <w:rFonts w:ascii="Times New Roman" w:eastAsia="Times New Roman" w:hAnsi="Times New Roman" w:cs="Times New Roman"/>
      <w:b/>
      <w:bCs/>
      <w:kern w:val="0"/>
      <w:sz w:val="20"/>
      <w:szCs w:val="20"/>
      <w:lang w:eastAsia="en-GB"/>
      <w14:ligatures w14:val="none"/>
    </w:rPr>
  </w:style>
  <w:style w:type="character" w:styleId="Emphasis">
    <w:name w:val="Emphasis"/>
    <w:basedOn w:val="DefaultParagraphFont"/>
    <w:uiPriority w:val="20"/>
    <w:qFormat/>
    <w:rsid w:val="001A6105"/>
    <w:rPr>
      <w:i/>
      <w:iCs/>
    </w:rPr>
  </w:style>
  <w:style w:type="paragraph" w:customStyle="1" w:styleId="EndNoteBibliographyTitle">
    <w:name w:val="EndNote Bibliography Title"/>
    <w:basedOn w:val="Normal"/>
    <w:link w:val="EndNoteBibliographyTitleChar"/>
    <w:rsid w:val="00FA2370"/>
    <w:pPr>
      <w:jc w:val="center"/>
    </w:pPr>
    <w:rPr>
      <w:lang w:val="en-GB"/>
    </w:rPr>
  </w:style>
  <w:style w:type="character" w:customStyle="1" w:styleId="EndNoteBibliographyTitleChar">
    <w:name w:val="EndNote Bibliography Title Char"/>
    <w:basedOn w:val="DefaultParagraphFont"/>
    <w:link w:val="EndNoteBibliographyTitle"/>
    <w:rsid w:val="00FA2370"/>
    <w:rPr>
      <w:rFonts w:ascii="Times New Roman" w:eastAsia="Times New Roman" w:hAnsi="Times New Roman" w:cs="Times New Roman"/>
      <w:kern w:val="0"/>
      <w:lang w:val="en-GB" w:eastAsia="en-GB"/>
      <w14:ligatures w14:val="none"/>
    </w:rPr>
  </w:style>
  <w:style w:type="paragraph" w:customStyle="1" w:styleId="EndNoteBibliography">
    <w:name w:val="EndNote Bibliography"/>
    <w:basedOn w:val="Normal"/>
    <w:link w:val="EndNoteBibliographyChar"/>
    <w:rsid w:val="00FA2370"/>
    <w:pPr>
      <w:jc w:val="both"/>
    </w:pPr>
    <w:rPr>
      <w:lang w:val="en-GB"/>
    </w:rPr>
  </w:style>
  <w:style w:type="character" w:customStyle="1" w:styleId="EndNoteBibliographyChar">
    <w:name w:val="EndNote Bibliography Char"/>
    <w:basedOn w:val="DefaultParagraphFont"/>
    <w:link w:val="EndNoteBibliography"/>
    <w:rsid w:val="00FA2370"/>
    <w:rPr>
      <w:rFonts w:ascii="Times New Roman" w:eastAsia="Times New Roman" w:hAnsi="Times New Roman" w:cs="Times New Roman"/>
      <w:kern w:val="0"/>
      <w:lang w:val="en-GB" w:eastAsia="en-GB"/>
      <w14:ligatures w14:val="none"/>
    </w:rPr>
  </w:style>
  <w:style w:type="character" w:styleId="UnresolvedMention">
    <w:name w:val="Unresolved Mention"/>
    <w:basedOn w:val="DefaultParagraphFont"/>
    <w:uiPriority w:val="99"/>
    <w:semiHidden/>
    <w:unhideWhenUsed/>
    <w:rsid w:val="00FA2370"/>
    <w:rPr>
      <w:color w:val="605E5C"/>
      <w:shd w:val="clear" w:color="auto" w:fill="E1DFDD"/>
    </w:rPr>
  </w:style>
  <w:style w:type="paragraph" w:customStyle="1" w:styleId="p2">
    <w:name w:val="p2"/>
    <w:basedOn w:val="Normal"/>
    <w:rsid w:val="004B311F"/>
  </w:style>
  <w:style w:type="character" w:customStyle="1" w:styleId="s1">
    <w:name w:val="s1"/>
    <w:basedOn w:val="DefaultParagraphFont"/>
    <w:rsid w:val="004B311F"/>
    <w:rPr>
      <w:rFonts w:ascii="Helvetica" w:hAnsi="Helvetica"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dtfl="http://schemas.microsoft.com/office/word/2024/wordml/sdtformatlock" xmlns:w16se="http://schemas.microsoft.com/office/word/2015/wordml/symex" xmlns:w16du="http://schemas.microsoft.com/office/word/2023/wordml/word16du"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s://www.nocions.org/PI/giulia-liberati"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giulia.liberati@uclouvain.be"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2321</Words>
  <Characters>13231</Characters>
  <Application>Microsoft Office Word</Application>
  <DocSecurity>0</DocSecurity>
  <Lines>110</Lines>
  <Paragraphs>31</Paragraphs>
  <ScaleCrop>false</ScaleCrop>
  <Company/>
  <LinksUpToDate>false</LinksUpToDate>
  <CharactersWithSpaces>15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lia Liberati</dc:creator>
  <cp:keywords/>
  <dc:description/>
  <cp:lastModifiedBy>Giulia Liberati</cp:lastModifiedBy>
  <cp:revision>2</cp:revision>
  <dcterms:created xsi:type="dcterms:W3CDTF">2026-07-06T18:08:00Z</dcterms:created>
  <dcterms:modified xsi:type="dcterms:W3CDTF">2026-07-06T18:08:00Z</dcterms:modified>
</cp:coreProperties>
</file>